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A4345" w14:textId="532362D8" w:rsidR="001C5550" w:rsidRDefault="001C5550" w:rsidP="001C5550">
      <w:pPr>
        <w:jc w:val="center"/>
        <w:rPr>
          <w:b/>
          <w:bCs/>
          <w:sz w:val="32"/>
          <w:szCs w:val="32"/>
        </w:rPr>
      </w:pPr>
      <w:r>
        <w:rPr>
          <w:noProof/>
          <w:sz w:val="24"/>
          <w:szCs w:val="24"/>
        </w:rPr>
        <w:drawing>
          <wp:inline distT="0" distB="0" distL="0" distR="0" wp14:anchorId="18EA4823" wp14:editId="6EDE1E02">
            <wp:extent cx="5364582" cy="729705"/>
            <wp:effectExtent l="0" t="0" r="7620" b="0"/>
            <wp:docPr id="1" name="Picture 1" descr="A picture containing object, clock, screen, lap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hot_politic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64582" cy="729705"/>
                    </a:xfrm>
                    <a:prstGeom prst="rect">
                      <a:avLst/>
                    </a:prstGeom>
                  </pic:spPr>
                </pic:pic>
              </a:graphicData>
            </a:graphic>
          </wp:inline>
        </w:drawing>
      </w:r>
    </w:p>
    <w:p w14:paraId="0F93E0C6" w14:textId="77777777" w:rsidR="001C5550" w:rsidRDefault="001C5550">
      <w:pPr>
        <w:rPr>
          <w:b/>
          <w:bCs/>
          <w:sz w:val="32"/>
          <w:szCs w:val="32"/>
        </w:rPr>
      </w:pPr>
    </w:p>
    <w:p w14:paraId="1E441430" w14:textId="0495CE18" w:rsidR="00371DB6" w:rsidRDefault="009B6DB2" w:rsidP="001C5550">
      <w:pPr>
        <w:jc w:val="center"/>
        <w:rPr>
          <w:b/>
          <w:bCs/>
          <w:sz w:val="32"/>
          <w:szCs w:val="32"/>
        </w:rPr>
      </w:pPr>
      <w:r w:rsidRPr="009B6DB2">
        <w:rPr>
          <w:b/>
          <w:bCs/>
          <w:sz w:val="32"/>
          <w:szCs w:val="32"/>
        </w:rPr>
        <w:t>Hot Politics Lab Guidelines on Preregistration</w:t>
      </w:r>
      <w:r w:rsidR="00477FF9">
        <w:rPr>
          <w:b/>
          <w:bCs/>
          <w:sz w:val="32"/>
          <w:szCs w:val="32"/>
        </w:rPr>
        <w:t xml:space="preserve"> 1.0</w:t>
      </w:r>
    </w:p>
    <w:p w14:paraId="34C73BDF" w14:textId="037255A4" w:rsidR="009B6DB2" w:rsidRDefault="001C5550" w:rsidP="001C5550">
      <w:pPr>
        <w:jc w:val="center"/>
        <w:rPr>
          <w:sz w:val="24"/>
          <w:szCs w:val="24"/>
        </w:rPr>
      </w:pPr>
      <w:r>
        <w:rPr>
          <w:sz w:val="24"/>
          <w:szCs w:val="24"/>
        </w:rPr>
        <w:t>Gijs Schumacher and Bert Bakker</w:t>
      </w:r>
    </w:p>
    <w:p w14:paraId="0C1C384B" w14:textId="5B2E81DC" w:rsidR="001C5550" w:rsidRDefault="009B6DB2" w:rsidP="009B6DB2">
      <w:pPr>
        <w:rPr>
          <w:sz w:val="24"/>
          <w:szCs w:val="24"/>
        </w:rPr>
      </w:pPr>
      <w:r w:rsidRPr="009B6DB2">
        <w:rPr>
          <w:sz w:val="24"/>
          <w:szCs w:val="24"/>
        </w:rPr>
        <w:t>We commit to the principle that we preregister hypotheses</w:t>
      </w:r>
      <w:r w:rsidR="001C5550">
        <w:rPr>
          <w:sz w:val="24"/>
          <w:szCs w:val="24"/>
        </w:rPr>
        <w:t xml:space="preserve"> for our experimental and observational analyses</w:t>
      </w:r>
      <w:r w:rsidR="00C33425">
        <w:rPr>
          <w:sz w:val="24"/>
          <w:szCs w:val="24"/>
        </w:rPr>
        <w:t xml:space="preserve"> </w:t>
      </w:r>
      <w:r w:rsidR="00C33425">
        <w:rPr>
          <w:sz w:val="24"/>
          <w:szCs w:val="24"/>
        </w:rPr>
        <w:fldChar w:fldCharType="begin" w:fldLock="1"/>
      </w:r>
      <w:r w:rsidR="001E7699">
        <w:rPr>
          <w:sz w:val="24"/>
          <w:szCs w:val="24"/>
        </w:rPr>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d":{"date-parts":[["2018"]]},"title":"The preregistration revolution","type":"article-journal"},"uris":["http://www.mendeley.com/documents/?uuid=ee6d0cd5-9b09-44e8-95f5-ab540f71b5bc"]},{"id":"ITEM-2","itemData":{"DOI":"10.3934/Neuroscience.2014.1.4","ISSN":"23737972","author":[{"dropping-particle":"","family":"Chambers","given":"Christopher D.","non-dropping-particle":"","parse-names":false,"suffix":""},{"dropping-particle":"","family":"Feredoes","given":"Eva","non-dropping-particle":"","parse-names":false,"suffix":""},{"dropping-particle":"","family":"Muthukumaraswamy","given":"Suresh D.","non-dropping-particle":"","parse-names":false,"suffix":""},{"dropping-particle":"","family":"Etchells","given":"Peter J.","non-dropping-particle":"","parse-names":false,"suffix":""}],"container-title":"AIMS Neuroscience","id":"ITEM-2","issued":{"date-parts":[["2014"]]},"title":"Instead of \"playing the game\" it is time to change the rules: Registered Reports at AIMS Neuroscience and beyond","type":"article"},"uris":["http://www.mendeley.com/documents/?uuid=d8bb6644-b0ff-4fdb-8ad0-201b5b6c6c32"]}],"mendeley":{"formattedCitation":"(Chambers, Feredoes, Muthukumaraswamy, &amp; Etchells, 2014; Nosek, Ebersole, DeHaven, &amp; Mellor, 2018)","plainTextFormattedCitation":"(Chambers, Feredoes, Muthukumaraswamy, &amp; Etchells, 2014; Nosek, Ebersole, DeHaven, &amp; Mellor, 2018)","previouslyFormattedCitation":"(Chambers, Feredoes, Muthukumaraswamy, &amp; Etchells, 2014; Nosek, Ebersole, DeHaven, &amp; Mellor, 2018)"},"properties":{"noteIndex":0},"schema":"https://github.com/citation-style-language/schema/raw/master/csl-citation.json"}</w:instrText>
      </w:r>
      <w:r w:rsidR="00C33425">
        <w:rPr>
          <w:sz w:val="24"/>
          <w:szCs w:val="24"/>
        </w:rPr>
        <w:fldChar w:fldCharType="separate"/>
      </w:r>
      <w:r w:rsidR="00C33425" w:rsidRPr="00C33425">
        <w:rPr>
          <w:noProof/>
          <w:sz w:val="24"/>
          <w:szCs w:val="24"/>
        </w:rPr>
        <w:t>(Chambers, Feredoes, Muthukumaraswamy, &amp; Etchells, 2014; Nosek, Ebersole, DeHaven, &amp; Mellor, 2018)</w:t>
      </w:r>
      <w:r w:rsidR="00C33425">
        <w:rPr>
          <w:sz w:val="24"/>
          <w:szCs w:val="24"/>
        </w:rPr>
        <w:fldChar w:fldCharType="end"/>
      </w:r>
      <w:r w:rsidRPr="009B6DB2">
        <w:rPr>
          <w:sz w:val="24"/>
          <w:szCs w:val="24"/>
        </w:rPr>
        <w:t>. This means that we clearly signal all non-preregistered work as exploratory in our communication</w:t>
      </w:r>
      <w:r>
        <w:rPr>
          <w:sz w:val="24"/>
          <w:szCs w:val="24"/>
        </w:rPr>
        <w:t xml:space="preserve"> (e.g. research presentation and research articles)</w:t>
      </w:r>
      <w:r w:rsidRPr="009B6DB2">
        <w:rPr>
          <w:sz w:val="24"/>
          <w:szCs w:val="24"/>
        </w:rPr>
        <w:t>.</w:t>
      </w:r>
      <w:r>
        <w:rPr>
          <w:sz w:val="24"/>
          <w:szCs w:val="24"/>
        </w:rPr>
        <w:t xml:space="preserve"> This will lead to a much starker demarcation of confirmatory and exploratory analyses in our work than is currently the case in the discipline and in much of our own, earlier work. </w:t>
      </w:r>
    </w:p>
    <w:p w14:paraId="5A50A9F5" w14:textId="05A35FCF" w:rsidR="009B6DB2" w:rsidRDefault="009B6DB2" w:rsidP="009B6DB2">
      <w:pPr>
        <w:rPr>
          <w:sz w:val="24"/>
          <w:szCs w:val="24"/>
        </w:rPr>
      </w:pPr>
      <w:r>
        <w:rPr>
          <w:sz w:val="24"/>
          <w:szCs w:val="24"/>
        </w:rPr>
        <w:t>This document is not meant to proselytize, rather it sets out a number of guidelines how to go about preregistration. This is version 1.0</w:t>
      </w:r>
      <w:r w:rsidR="000B108B">
        <w:rPr>
          <w:sz w:val="24"/>
          <w:szCs w:val="24"/>
        </w:rPr>
        <w:t xml:space="preserve">. Our thinking about preregistration has already changed markedly after our first experiences. </w:t>
      </w:r>
      <w:r>
        <w:rPr>
          <w:sz w:val="24"/>
          <w:szCs w:val="24"/>
        </w:rPr>
        <w:t xml:space="preserve">Inevitably, we will </w:t>
      </w:r>
      <w:r w:rsidR="000B108B">
        <w:rPr>
          <w:sz w:val="24"/>
          <w:szCs w:val="24"/>
        </w:rPr>
        <w:t xml:space="preserve">also </w:t>
      </w:r>
      <w:r>
        <w:rPr>
          <w:sz w:val="24"/>
          <w:szCs w:val="24"/>
        </w:rPr>
        <w:t xml:space="preserve">update this document over time. </w:t>
      </w:r>
      <w:r w:rsidR="00002387">
        <w:rPr>
          <w:sz w:val="24"/>
          <w:szCs w:val="24"/>
        </w:rPr>
        <w:t>We focus here specifically</w:t>
      </w:r>
      <w:r>
        <w:rPr>
          <w:sz w:val="24"/>
          <w:szCs w:val="24"/>
        </w:rPr>
        <w:t xml:space="preserve"> </w:t>
      </w:r>
      <w:r w:rsidR="00002387">
        <w:rPr>
          <w:sz w:val="24"/>
          <w:szCs w:val="24"/>
        </w:rPr>
        <w:t xml:space="preserve">on </w:t>
      </w:r>
      <w:r>
        <w:rPr>
          <w:sz w:val="24"/>
          <w:szCs w:val="24"/>
        </w:rPr>
        <w:t xml:space="preserve">preregistering a pre-analysis plan to a platform like the Open Science Framework and </w:t>
      </w:r>
      <w:r w:rsidR="00002387">
        <w:rPr>
          <w:sz w:val="24"/>
          <w:szCs w:val="24"/>
        </w:rPr>
        <w:t xml:space="preserve">less on submitting </w:t>
      </w:r>
      <w:r>
        <w:rPr>
          <w:sz w:val="24"/>
          <w:szCs w:val="24"/>
        </w:rPr>
        <w:t>a registered report to a journal</w:t>
      </w:r>
      <w:r w:rsidR="001E7699">
        <w:rPr>
          <w:sz w:val="24"/>
          <w:szCs w:val="24"/>
        </w:rPr>
        <w:t xml:space="preserve"> </w:t>
      </w:r>
      <w:r w:rsidR="001E7699">
        <w:rPr>
          <w:sz w:val="24"/>
          <w:szCs w:val="24"/>
        </w:rPr>
        <w:fldChar w:fldCharType="begin" w:fldLock="1"/>
      </w:r>
      <w:r w:rsidR="001E7699">
        <w:rPr>
          <w:sz w:val="24"/>
          <w:szCs w:val="24"/>
        </w:rPr>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d":{"date-parts":[["2018"]]},"title":"The preregistration revolution","type":"article-journal"},"uris":["http://www.mendeley.com/documents/?uuid=ee6d0cd5-9b09-44e8-95f5-ab540f71b5bc"]}],"mendeley":{"formattedCitation":"(Nosek et al., 2018)","manualFormatting":"(for an explanation of the distinction see Nosek et al., 2018)","plainTextFormattedCitation":"(Nosek et al., 2018)","previouslyFormattedCitation":"(Nosek et al., 2018)"},"properties":{"noteIndex":0},"schema":"https://github.com/citation-style-language/schema/raw/master/csl-citation.json"}</w:instrText>
      </w:r>
      <w:r w:rsidR="001E7699">
        <w:rPr>
          <w:sz w:val="24"/>
          <w:szCs w:val="24"/>
        </w:rPr>
        <w:fldChar w:fldCharType="separate"/>
      </w:r>
      <w:r w:rsidR="001E7699" w:rsidRPr="001E7699">
        <w:rPr>
          <w:noProof/>
          <w:sz w:val="24"/>
          <w:szCs w:val="24"/>
        </w:rPr>
        <w:t>(</w:t>
      </w:r>
      <w:r w:rsidR="001E7699">
        <w:rPr>
          <w:noProof/>
          <w:sz w:val="24"/>
          <w:szCs w:val="24"/>
        </w:rPr>
        <w:t xml:space="preserve">for an explanation of the distinction see </w:t>
      </w:r>
      <w:r w:rsidR="001E7699" w:rsidRPr="001E7699">
        <w:rPr>
          <w:noProof/>
          <w:sz w:val="24"/>
          <w:szCs w:val="24"/>
        </w:rPr>
        <w:t>Nosek et al., 2018)</w:t>
      </w:r>
      <w:r w:rsidR="001E7699">
        <w:rPr>
          <w:sz w:val="24"/>
          <w:szCs w:val="24"/>
        </w:rPr>
        <w:fldChar w:fldCharType="end"/>
      </w:r>
      <w:r>
        <w:rPr>
          <w:sz w:val="24"/>
          <w:szCs w:val="24"/>
        </w:rPr>
        <w:t xml:space="preserve">. </w:t>
      </w:r>
      <w:r w:rsidR="00002387">
        <w:rPr>
          <w:sz w:val="24"/>
          <w:szCs w:val="24"/>
        </w:rPr>
        <w:t>The latter is an even more restrictive format because it pins down the theoretical narrative of the paper to a much greater extent than a pre-analysis plan does. We see many benefits of this, however, there are currently few outlets that have a registered report format</w:t>
      </w:r>
      <w:r w:rsidR="000F432D">
        <w:rPr>
          <w:sz w:val="24"/>
          <w:szCs w:val="24"/>
        </w:rPr>
        <w:t>, among others Journal of Experimental Science, Research and Polit</w:t>
      </w:r>
      <w:r w:rsidR="00C33425">
        <w:rPr>
          <w:sz w:val="24"/>
          <w:szCs w:val="24"/>
        </w:rPr>
        <w:t>ic</w:t>
      </w:r>
      <w:r w:rsidR="000F432D">
        <w:rPr>
          <w:sz w:val="24"/>
          <w:szCs w:val="24"/>
        </w:rPr>
        <w:t>s</w:t>
      </w:r>
      <w:r w:rsidR="00D231CF">
        <w:rPr>
          <w:sz w:val="24"/>
          <w:szCs w:val="24"/>
        </w:rPr>
        <w:t>.</w:t>
      </w:r>
      <w:r w:rsidR="00002387">
        <w:rPr>
          <w:sz w:val="24"/>
          <w:szCs w:val="24"/>
        </w:rPr>
        <w:t xml:space="preserve"> </w:t>
      </w:r>
    </w:p>
    <w:p w14:paraId="4B9B8E19" w14:textId="77777777" w:rsidR="001C5550" w:rsidRDefault="001C5550" w:rsidP="009B6DB2">
      <w:pPr>
        <w:rPr>
          <w:sz w:val="24"/>
          <w:szCs w:val="24"/>
        </w:rPr>
      </w:pPr>
    </w:p>
    <w:p w14:paraId="69511B78" w14:textId="6921AA9F" w:rsidR="009B6DB2" w:rsidRPr="004449B8" w:rsidRDefault="009B6DB2" w:rsidP="009B6DB2">
      <w:pPr>
        <w:rPr>
          <w:b/>
          <w:bCs/>
          <w:sz w:val="28"/>
          <w:szCs w:val="28"/>
        </w:rPr>
      </w:pPr>
      <w:r w:rsidRPr="004449B8">
        <w:rPr>
          <w:b/>
          <w:bCs/>
          <w:sz w:val="28"/>
          <w:szCs w:val="28"/>
        </w:rPr>
        <w:t>Guidelines for a pre-analysis plan</w:t>
      </w:r>
    </w:p>
    <w:p w14:paraId="6797B417" w14:textId="6E702AC6" w:rsidR="000B108B" w:rsidRDefault="000B108B" w:rsidP="009B6DB2">
      <w:pPr>
        <w:pStyle w:val="ListParagraph"/>
        <w:numPr>
          <w:ilvl w:val="0"/>
          <w:numId w:val="1"/>
        </w:numPr>
        <w:rPr>
          <w:sz w:val="24"/>
          <w:szCs w:val="24"/>
        </w:rPr>
      </w:pPr>
      <w:r>
        <w:rPr>
          <w:sz w:val="24"/>
          <w:szCs w:val="24"/>
        </w:rPr>
        <w:t>We do not privilege a specific pre-analysis form. Rather we set out here what a pre-analysis plan should contain</w:t>
      </w:r>
      <w:r w:rsidR="004607C0">
        <w:rPr>
          <w:sz w:val="24"/>
          <w:szCs w:val="24"/>
        </w:rPr>
        <w:t xml:space="preserve"> and why. </w:t>
      </w:r>
      <w:r w:rsidR="00EA260B">
        <w:rPr>
          <w:sz w:val="24"/>
          <w:szCs w:val="24"/>
        </w:rPr>
        <w:t>A minimum requirement is that the document is upload</w:t>
      </w:r>
      <w:r w:rsidR="00C33425">
        <w:rPr>
          <w:sz w:val="24"/>
          <w:szCs w:val="24"/>
        </w:rPr>
        <w:t>ed</w:t>
      </w:r>
      <w:r w:rsidR="00EA260B">
        <w:rPr>
          <w:sz w:val="24"/>
          <w:szCs w:val="24"/>
        </w:rPr>
        <w:t xml:space="preserve"> on an accessible server</w:t>
      </w:r>
      <w:r w:rsidR="001B619C">
        <w:rPr>
          <w:sz w:val="24"/>
          <w:szCs w:val="24"/>
        </w:rPr>
        <w:t>. Hot Politics Lab members should pos</w:t>
      </w:r>
      <w:r w:rsidR="00C33425">
        <w:rPr>
          <w:sz w:val="24"/>
          <w:szCs w:val="24"/>
        </w:rPr>
        <w:t>t</w:t>
      </w:r>
      <w:r w:rsidR="001B619C">
        <w:rPr>
          <w:sz w:val="24"/>
          <w:szCs w:val="24"/>
        </w:rPr>
        <w:t xml:space="preserve"> the pre-analysis plan on an OSF project page</w:t>
      </w:r>
      <w:r w:rsidR="00EA260B">
        <w:rPr>
          <w:sz w:val="24"/>
          <w:szCs w:val="24"/>
        </w:rPr>
        <w:t xml:space="preserve"> with a time stamp.</w:t>
      </w:r>
    </w:p>
    <w:p w14:paraId="41E4CCF8" w14:textId="77777777" w:rsidR="009B6DB2" w:rsidRDefault="000B108B" w:rsidP="009B6DB2">
      <w:pPr>
        <w:pStyle w:val="ListParagraph"/>
        <w:numPr>
          <w:ilvl w:val="0"/>
          <w:numId w:val="1"/>
        </w:numPr>
        <w:rPr>
          <w:sz w:val="24"/>
          <w:szCs w:val="24"/>
        </w:rPr>
      </w:pPr>
      <w:r>
        <w:rPr>
          <w:sz w:val="24"/>
          <w:szCs w:val="24"/>
        </w:rPr>
        <w:t xml:space="preserve">A pre-analysis plan should be designed and written in such a way that it </w:t>
      </w:r>
      <w:r w:rsidRPr="000B108B">
        <w:rPr>
          <w:i/>
          <w:iCs/>
          <w:sz w:val="24"/>
          <w:szCs w:val="24"/>
        </w:rPr>
        <w:t>a)</w:t>
      </w:r>
      <w:r>
        <w:rPr>
          <w:sz w:val="24"/>
          <w:szCs w:val="24"/>
        </w:rPr>
        <w:t xml:space="preserve"> commits researchers to a clear research plan and </w:t>
      </w:r>
      <w:r w:rsidRPr="000B108B">
        <w:rPr>
          <w:i/>
          <w:iCs/>
          <w:sz w:val="24"/>
          <w:szCs w:val="24"/>
        </w:rPr>
        <w:t>b)</w:t>
      </w:r>
      <w:r>
        <w:rPr>
          <w:sz w:val="24"/>
          <w:szCs w:val="24"/>
        </w:rPr>
        <w:t xml:space="preserve"> is easy for reviewers to browse and look up relevant information.</w:t>
      </w:r>
    </w:p>
    <w:p w14:paraId="01980E2E" w14:textId="0335723A" w:rsidR="000B108B" w:rsidRDefault="000B108B" w:rsidP="009B6DB2">
      <w:pPr>
        <w:pStyle w:val="ListParagraph"/>
        <w:numPr>
          <w:ilvl w:val="0"/>
          <w:numId w:val="1"/>
        </w:numPr>
        <w:rPr>
          <w:sz w:val="24"/>
          <w:szCs w:val="24"/>
        </w:rPr>
      </w:pPr>
      <w:r>
        <w:rPr>
          <w:sz w:val="24"/>
          <w:szCs w:val="24"/>
        </w:rPr>
        <w:t xml:space="preserve">To that end, pre-analysis plans should only contain the hypotheses that you want to preregister. There should be no theory section, and only a brief introduction. In our view theory is best discussed in the review process of the journal article or book. </w:t>
      </w:r>
      <w:r>
        <w:rPr>
          <w:sz w:val="24"/>
          <w:szCs w:val="24"/>
        </w:rPr>
        <w:lastRenderedPageBreak/>
        <w:t xml:space="preserve">Writing theory in a pre-analysis plan unnecessarily lengthens the research process and hampers easy review. In the end we do not want to burden reviewers with an additional article-length manuscript to read. </w:t>
      </w:r>
      <w:hyperlink r:id="rId7" w:history="1">
        <w:r w:rsidR="00477FF9" w:rsidRPr="00477FF9">
          <w:rPr>
            <w:rStyle w:val="Hyperlink"/>
            <w:sz w:val="24"/>
            <w:szCs w:val="24"/>
          </w:rPr>
          <w:t>Here</w:t>
        </w:r>
      </w:hyperlink>
      <w:r w:rsidR="001C5550">
        <w:rPr>
          <w:sz w:val="24"/>
          <w:szCs w:val="24"/>
        </w:rPr>
        <w:t xml:space="preserve"> is a good example where we failed in this. </w:t>
      </w:r>
      <w:r>
        <w:rPr>
          <w:sz w:val="24"/>
          <w:szCs w:val="24"/>
        </w:rPr>
        <w:t>Of course we by no means recommend people to preregister hypotheses without any theoretical grounding.</w:t>
      </w:r>
    </w:p>
    <w:p w14:paraId="4164A426" w14:textId="6025E118" w:rsidR="000F432D" w:rsidRDefault="001B619C" w:rsidP="000F432D">
      <w:pPr>
        <w:pStyle w:val="ListParagraph"/>
        <w:numPr>
          <w:ilvl w:val="1"/>
          <w:numId w:val="1"/>
        </w:numPr>
        <w:rPr>
          <w:sz w:val="24"/>
          <w:szCs w:val="24"/>
        </w:rPr>
      </w:pPr>
      <w:r>
        <w:rPr>
          <w:sz w:val="24"/>
          <w:szCs w:val="24"/>
        </w:rPr>
        <w:t>Moreover, the most important point here is that you m</w:t>
      </w:r>
      <w:r w:rsidR="000F432D">
        <w:rPr>
          <w:sz w:val="24"/>
          <w:szCs w:val="24"/>
        </w:rPr>
        <w:t>ake sure that you write clearly testable hypotheses.</w:t>
      </w:r>
    </w:p>
    <w:p w14:paraId="4CFA0A71" w14:textId="77777777" w:rsidR="004607C0" w:rsidRDefault="004607C0" w:rsidP="009B6DB2">
      <w:pPr>
        <w:pStyle w:val="ListParagraph"/>
        <w:numPr>
          <w:ilvl w:val="0"/>
          <w:numId w:val="1"/>
        </w:numPr>
        <w:rPr>
          <w:sz w:val="24"/>
          <w:szCs w:val="24"/>
        </w:rPr>
      </w:pPr>
      <w:r>
        <w:rPr>
          <w:sz w:val="24"/>
          <w:szCs w:val="24"/>
        </w:rPr>
        <w:t>A pre-analysis plan should contain a research design section. This should contain:</w:t>
      </w:r>
    </w:p>
    <w:p w14:paraId="2F6F5EAE" w14:textId="77777777" w:rsidR="000F432D" w:rsidRDefault="000F432D" w:rsidP="000F432D">
      <w:pPr>
        <w:pStyle w:val="ListParagraph"/>
        <w:numPr>
          <w:ilvl w:val="1"/>
          <w:numId w:val="1"/>
        </w:numPr>
        <w:rPr>
          <w:sz w:val="24"/>
          <w:szCs w:val="24"/>
        </w:rPr>
      </w:pPr>
      <w:r>
        <w:rPr>
          <w:sz w:val="24"/>
          <w:szCs w:val="24"/>
        </w:rPr>
        <w:t>Sample</w:t>
      </w:r>
    </w:p>
    <w:p w14:paraId="5E8FF394" w14:textId="77777777" w:rsidR="004607C0" w:rsidRPr="000F432D" w:rsidRDefault="004607C0" w:rsidP="00C33425">
      <w:pPr>
        <w:pStyle w:val="ListParagraph"/>
        <w:numPr>
          <w:ilvl w:val="2"/>
          <w:numId w:val="1"/>
        </w:numPr>
        <w:rPr>
          <w:sz w:val="24"/>
          <w:szCs w:val="24"/>
        </w:rPr>
      </w:pPr>
      <w:r w:rsidRPr="000F432D">
        <w:rPr>
          <w:sz w:val="24"/>
          <w:szCs w:val="24"/>
        </w:rPr>
        <w:t xml:space="preserve">The form and timing of data collection. </w:t>
      </w:r>
    </w:p>
    <w:p w14:paraId="538061B6" w14:textId="35F08677" w:rsidR="004607C0" w:rsidRDefault="004607C0" w:rsidP="000F432D">
      <w:pPr>
        <w:pStyle w:val="ListParagraph"/>
        <w:numPr>
          <w:ilvl w:val="2"/>
          <w:numId w:val="1"/>
        </w:numPr>
        <w:rPr>
          <w:sz w:val="24"/>
          <w:szCs w:val="24"/>
        </w:rPr>
      </w:pPr>
      <w:r>
        <w:rPr>
          <w:sz w:val="24"/>
          <w:szCs w:val="24"/>
        </w:rPr>
        <w:t>The</w:t>
      </w:r>
      <w:r w:rsidR="000F432D">
        <w:rPr>
          <w:sz w:val="24"/>
          <w:szCs w:val="24"/>
        </w:rPr>
        <w:t xml:space="preserve"> sample size and a justification for this sample size </w:t>
      </w:r>
      <w:r>
        <w:rPr>
          <w:sz w:val="24"/>
          <w:szCs w:val="24"/>
        </w:rPr>
        <w:t xml:space="preserve"> supported by a power analysis.</w:t>
      </w:r>
      <w:r w:rsidR="001B619C">
        <w:rPr>
          <w:sz w:val="24"/>
          <w:szCs w:val="24"/>
        </w:rPr>
        <w:t xml:space="preserve"> </w:t>
      </w:r>
    </w:p>
    <w:p w14:paraId="7F316100" w14:textId="77777777" w:rsidR="000F432D" w:rsidRDefault="000F432D" w:rsidP="000F432D">
      <w:pPr>
        <w:pStyle w:val="ListParagraph"/>
        <w:numPr>
          <w:ilvl w:val="1"/>
          <w:numId w:val="1"/>
        </w:numPr>
        <w:rPr>
          <w:sz w:val="24"/>
          <w:szCs w:val="24"/>
        </w:rPr>
      </w:pPr>
      <w:r>
        <w:rPr>
          <w:sz w:val="24"/>
          <w:szCs w:val="24"/>
        </w:rPr>
        <w:t>Measures</w:t>
      </w:r>
    </w:p>
    <w:p w14:paraId="24632DB2" w14:textId="676358DF" w:rsidR="000B108B" w:rsidRDefault="001B619C" w:rsidP="00C33425">
      <w:pPr>
        <w:pStyle w:val="ListParagraph"/>
        <w:numPr>
          <w:ilvl w:val="2"/>
          <w:numId w:val="1"/>
        </w:numPr>
        <w:rPr>
          <w:sz w:val="24"/>
          <w:szCs w:val="24"/>
        </w:rPr>
      </w:pPr>
      <w:r>
        <w:rPr>
          <w:sz w:val="24"/>
          <w:szCs w:val="24"/>
        </w:rPr>
        <w:t>Discuss t</w:t>
      </w:r>
      <w:r w:rsidR="004607C0">
        <w:rPr>
          <w:sz w:val="24"/>
          <w:szCs w:val="24"/>
        </w:rPr>
        <w:t>he operationalization of all variables.</w:t>
      </w:r>
      <w:r w:rsidR="000F432D">
        <w:rPr>
          <w:sz w:val="24"/>
          <w:szCs w:val="24"/>
        </w:rPr>
        <w:t xml:space="preserve"> We encourage submission of the full survey on OSF as an accompanying document to the pre-analysis plan.</w:t>
      </w:r>
    </w:p>
    <w:p w14:paraId="0BDCC056" w14:textId="77777777" w:rsidR="000F432D" w:rsidRDefault="000F432D" w:rsidP="004607C0">
      <w:pPr>
        <w:pStyle w:val="ListParagraph"/>
        <w:numPr>
          <w:ilvl w:val="1"/>
          <w:numId w:val="1"/>
        </w:numPr>
        <w:rPr>
          <w:sz w:val="24"/>
          <w:szCs w:val="24"/>
        </w:rPr>
      </w:pPr>
      <w:r>
        <w:rPr>
          <w:sz w:val="24"/>
          <w:szCs w:val="24"/>
        </w:rPr>
        <w:t>Procedures</w:t>
      </w:r>
    </w:p>
    <w:p w14:paraId="2ECB5F56" w14:textId="77777777" w:rsidR="000F432D" w:rsidRDefault="000F432D" w:rsidP="00C33425">
      <w:pPr>
        <w:pStyle w:val="ListParagraph"/>
        <w:numPr>
          <w:ilvl w:val="2"/>
          <w:numId w:val="1"/>
        </w:numPr>
        <w:rPr>
          <w:sz w:val="24"/>
          <w:szCs w:val="24"/>
        </w:rPr>
      </w:pPr>
      <w:r>
        <w:rPr>
          <w:sz w:val="24"/>
          <w:szCs w:val="24"/>
        </w:rPr>
        <w:t xml:space="preserve">Outline the procedures of the study in detail so that the reviewer can clearly follow all steps taken in the study. </w:t>
      </w:r>
    </w:p>
    <w:p w14:paraId="4B1533A5" w14:textId="77777777" w:rsidR="000F432D" w:rsidRDefault="000F432D" w:rsidP="000F432D">
      <w:pPr>
        <w:pStyle w:val="ListParagraph"/>
        <w:numPr>
          <w:ilvl w:val="1"/>
          <w:numId w:val="1"/>
        </w:numPr>
        <w:rPr>
          <w:sz w:val="24"/>
          <w:szCs w:val="24"/>
        </w:rPr>
      </w:pPr>
      <w:r>
        <w:rPr>
          <w:sz w:val="24"/>
          <w:szCs w:val="24"/>
        </w:rPr>
        <w:t>Analysis strategy</w:t>
      </w:r>
    </w:p>
    <w:p w14:paraId="2FE1C997" w14:textId="213E8C2B" w:rsidR="001B619C" w:rsidRDefault="001B619C" w:rsidP="000F432D">
      <w:pPr>
        <w:pStyle w:val="ListParagraph"/>
        <w:numPr>
          <w:ilvl w:val="2"/>
          <w:numId w:val="1"/>
        </w:numPr>
        <w:rPr>
          <w:sz w:val="24"/>
          <w:szCs w:val="24"/>
        </w:rPr>
      </w:pPr>
      <w:r>
        <w:rPr>
          <w:sz w:val="24"/>
          <w:szCs w:val="24"/>
        </w:rPr>
        <w:t>Discuss how all variables are operationalized and what you do with missing values</w:t>
      </w:r>
      <w:r w:rsidR="00C33425">
        <w:rPr>
          <w:sz w:val="24"/>
          <w:szCs w:val="24"/>
        </w:rPr>
        <w:t xml:space="preserve"> and outliers.</w:t>
      </w:r>
    </w:p>
    <w:p w14:paraId="076B0CC6" w14:textId="11412632" w:rsidR="004607C0" w:rsidRDefault="004607C0" w:rsidP="000F432D">
      <w:pPr>
        <w:pStyle w:val="ListParagraph"/>
        <w:numPr>
          <w:ilvl w:val="2"/>
          <w:numId w:val="1"/>
        </w:numPr>
        <w:rPr>
          <w:sz w:val="24"/>
          <w:szCs w:val="24"/>
        </w:rPr>
      </w:pPr>
      <w:r w:rsidRPr="00C33425">
        <w:rPr>
          <w:sz w:val="24"/>
          <w:szCs w:val="24"/>
        </w:rPr>
        <w:t>The specific tests that are implied by the hypothesis.</w:t>
      </w:r>
      <w:r w:rsidR="001B619C">
        <w:rPr>
          <w:sz w:val="24"/>
          <w:szCs w:val="24"/>
        </w:rPr>
        <w:t xml:space="preserve"> And discuss what you consider evidence for your hypothesis. </w:t>
      </w:r>
    </w:p>
    <w:p w14:paraId="35E130E3" w14:textId="41A61A0A" w:rsidR="001B619C" w:rsidRPr="00C33425" w:rsidRDefault="001B619C" w:rsidP="00C33425">
      <w:pPr>
        <w:pStyle w:val="ListParagraph"/>
        <w:numPr>
          <w:ilvl w:val="2"/>
          <w:numId w:val="1"/>
        </w:numPr>
        <w:rPr>
          <w:sz w:val="24"/>
          <w:szCs w:val="24"/>
        </w:rPr>
      </w:pPr>
      <w:r>
        <w:rPr>
          <w:sz w:val="24"/>
          <w:szCs w:val="24"/>
        </w:rPr>
        <w:t xml:space="preserve">If you are using frequentists statistics, please specify the alpha level (statistical </w:t>
      </w:r>
      <w:r w:rsidR="00C33425">
        <w:rPr>
          <w:sz w:val="24"/>
          <w:szCs w:val="24"/>
        </w:rPr>
        <w:t>significance</w:t>
      </w:r>
      <w:r>
        <w:rPr>
          <w:sz w:val="24"/>
          <w:szCs w:val="24"/>
        </w:rPr>
        <w:t xml:space="preserve">) and whether you rely upon two-sided or one-sided testing. </w:t>
      </w:r>
    </w:p>
    <w:p w14:paraId="332C5836" w14:textId="679F414B" w:rsidR="00BC7B38" w:rsidRPr="001C5550" w:rsidRDefault="004607C0" w:rsidP="001C5550">
      <w:pPr>
        <w:pStyle w:val="ListParagraph"/>
        <w:numPr>
          <w:ilvl w:val="0"/>
          <w:numId w:val="1"/>
        </w:numPr>
        <w:rPr>
          <w:sz w:val="24"/>
          <w:szCs w:val="24"/>
        </w:rPr>
      </w:pPr>
      <w:r>
        <w:rPr>
          <w:sz w:val="24"/>
          <w:szCs w:val="24"/>
        </w:rPr>
        <w:t xml:space="preserve">In some cases it may be difficult to know a priori what your data will look like. This has consequences for the construction of variables and the appropriateness of the estimation techniques. </w:t>
      </w:r>
      <w:r w:rsidR="00BC7B38">
        <w:rPr>
          <w:sz w:val="24"/>
          <w:szCs w:val="24"/>
        </w:rPr>
        <w:t xml:space="preserve">We recommend that if you use new, non-validated measures that you specify quantifiable decision criteria for scale construction (e.g. specify an alpha level, </w:t>
      </w:r>
      <w:r w:rsidR="006778D8">
        <w:rPr>
          <w:sz w:val="24"/>
          <w:szCs w:val="24"/>
        </w:rPr>
        <w:t xml:space="preserve">goodness of fit index, </w:t>
      </w:r>
      <w:r w:rsidR="00BC7B38">
        <w:rPr>
          <w:sz w:val="24"/>
          <w:szCs w:val="24"/>
        </w:rPr>
        <w:t>or other</w:t>
      </w:r>
      <w:r w:rsidR="006778D8">
        <w:rPr>
          <w:sz w:val="24"/>
          <w:szCs w:val="24"/>
        </w:rPr>
        <w:t xml:space="preserve"> quantifiable test outcome</w:t>
      </w:r>
      <w:r w:rsidR="00BC7B38">
        <w:rPr>
          <w:sz w:val="24"/>
          <w:szCs w:val="24"/>
        </w:rPr>
        <w:t xml:space="preserve"> ). </w:t>
      </w:r>
      <w:r w:rsidR="006778D8">
        <w:rPr>
          <w:sz w:val="24"/>
          <w:szCs w:val="24"/>
        </w:rPr>
        <w:t xml:space="preserve">It is not enough to say that you test whether a scale is “reliable” or results in an “acceptable” fit. </w:t>
      </w:r>
    </w:p>
    <w:p w14:paraId="324A6B97" w14:textId="3B826658" w:rsidR="00EA260B" w:rsidRPr="00EA260B" w:rsidRDefault="00CB3A2A" w:rsidP="00EA260B">
      <w:pPr>
        <w:pStyle w:val="ListParagraph"/>
        <w:numPr>
          <w:ilvl w:val="0"/>
          <w:numId w:val="1"/>
        </w:numPr>
        <w:rPr>
          <w:sz w:val="24"/>
          <w:szCs w:val="24"/>
        </w:rPr>
      </w:pPr>
      <w:r>
        <w:rPr>
          <w:sz w:val="24"/>
          <w:szCs w:val="24"/>
        </w:rPr>
        <w:t>We recommend preregistering a limited number of robustness checks</w:t>
      </w:r>
      <w:r w:rsidR="00EA260B">
        <w:rPr>
          <w:sz w:val="24"/>
          <w:szCs w:val="24"/>
        </w:rPr>
        <w:t xml:space="preserve">. </w:t>
      </w:r>
      <w:r w:rsidR="00C33425">
        <w:rPr>
          <w:sz w:val="24"/>
          <w:szCs w:val="24"/>
        </w:rPr>
        <w:t>I</w:t>
      </w:r>
      <w:r w:rsidR="00B22BEC">
        <w:rPr>
          <w:sz w:val="24"/>
          <w:szCs w:val="24"/>
        </w:rPr>
        <w:t>n general w</w:t>
      </w:r>
      <w:r w:rsidR="00EA260B">
        <w:rPr>
          <w:sz w:val="24"/>
          <w:szCs w:val="24"/>
        </w:rPr>
        <w:t>e recommend this because the number of robustness checks can easily get out of hand, and once promised you do need to do and report them. At one point it will be hard to track for anyone what these robustness checks are showing.</w:t>
      </w:r>
      <w:r w:rsidR="001B619C">
        <w:rPr>
          <w:sz w:val="24"/>
          <w:szCs w:val="24"/>
        </w:rPr>
        <w:t xml:space="preserve"> But most importantly, the idea of a pre-analysis plan is to preregister your best ideas at the start of the study and not to announce all sorts of possible extensions that might be </w:t>
      </w:r>
      <w:r w:rsidR="001B619C">
        <w:rPr>
          <w:sz w:val="24"/>
          <w:szCs w:val="24"/>
        </w:rPr>
        <w:lastRenderedPageBreak/>
        <w:t xml:space="preserve">interesting at some point in time. You can still explore these but you cannot sell them as confirmatory findings anymore. </w:t>
      </w:r>
    </w:p>
    <w:p w14:paraId="6C0E51F9" w14:textId="6398C3D1" w:rsidR="00CB3A2A" w:rsidRDefault="00CB3A2A" w:rsidP="004607C0">
      <w:pPr>
        <w:pStyle w:val="ListParagraph"/>
        <w:numPr>
          <w:ilvl w:val="0"/>
          <w:numId w:val="1"/>
        </w:numPr>
        <w:rPr>
          <w:sz w:val="24"/>
          <w:szCs w:val="24"/>
        </w:rPr>
      </w:pPr>
      <w:r>
        <w:rPr>
          <w:sz w:val="24"/>
          <w:szCs w:val="24"/>
        </w:rPr>
        <w:t xml:space="preserve">We recommend writing the code for the pre-analysis plan and submitting that as part of the pre-analysis plan. </w:t>
      </w:r>
      <w:r w:rsidR="00EA260B">
        <w:rPr>
          <w:sz w:val="24"/>
          <w:szCs w:val="24"/>
        </w:rPr>
        <w:t xml:space="preserve">This is helpful because in our experience this has helped to reduce </w:t>
      </w:r>
      <w:r w:rsidR="00BC7B38">
        <w:rPr>
          <w:sz w:val="24"/>
          <w:szCs w:val="24"/>
        </w:rPr>
        <w:t xml:space="preserve"> the number of </w:t>
      </w:r>
      <w:r w:rsidR="00EA260B">
        <w:rPr>
          <w:sz w:val="24"/>
          <w:szCs w:val="24"/>
        </w:rPr>
        <w:t>errors in the pre-analysis plan.</w:t>
      </w:r>
    </w:p>
    <w:p w14:paraId="7C6BC0A7" w14:textId="673A4DCE" w:rsidR="00EA260B" w:rsidRDefault="00EA260B" w:rsidP="004607C0">
      <w:pPr>
        <w:pStyle w:val="ListParagraph"/>
        <w:numPr>
          <w:ilvl w:val="0"/>
          <w:numId w:val="1"/>
        </w:numPr>
        <w:rPr>
          <w:sz w:val="24"/>
          <w:szCs w:val="24"/>
        </w:rPr>
      </w:pPr>
      <w:r>
        <w:rPr>
          <w:sz w:val="24"/>
          <w:szCs w:val="24"/>
        </w:rPr>
        <w:t xml:space="preserve">The research articles and books that spawn from data collected and analyzed with a pre-analysis plan should always report ALL hypotheses described in the pre-analysis plan. This does not mean that a research article should necessarily follow the structure of the pre-analysis plan. </w:t>
      </w:r>
    </w:p>
    <w:p w14:paraId="4CCAC8F8" w14:textId="11D1452D" w:rsidR="00EA260B" w:rsidRDefault="001B619C" w:rsidP="00EA260B">
      <w:pPr>
        <w:pStyle w:val="ListParagraph"/>
        <w:numPr>
          <w:ilvl w:val="0"/>
          <w:numId w:val="1"/>
        </w:numPr>
        <w:rPr>
          <w:sz w:val="24"/>
          <w:szCs w:val="24"/>
        </w:rPr>
      </w:pPr>
      <w:r>
        <w:rPr>
          <w:sz w:val="24"/>
          <w:szCs w:val="24"/>
        </w:rPr>
        <w:t xml:space="preserve">Do </w:t>
      </w:r>
      <w:r w:rsidR="004449B8">
        <w:rPr>
          <w:sz w:val="24"/>
          <w:szCs w:val="24"/>
        </w:rPr>
        <w:t>not</w:t>
      </w:r>
      <w:r w:rsidR="00BC7B38">
        <w:rPr>
          <w:sz w:val="24"/>
          <w:szCs w:val="24"/>
        </w:rPr>
        <w:t xml:space="preserve"> </w:t>
      </w:r>
      <w:r>
        <w:rPr>
          <w:sz w:val="24"/>
          <w:szCs w:val="24"/>
        </w:rPr>
        <w:t>write</w:t>
      </w:r>
      <w:r w:rsidR="00EA260B">
        <w:rPr>
          <w:sz w:val="24"/>
          <w:szCs w:val="24"/>
        </w:rPr>
        <w:t xml:space="preserve"> a pre-analysis plan for multiple papers. This makes it hard for reviewers to understand what is discussed where. It also blurs the obligation to mention all hypotheses from the pre-analysis plan.  </w:t>
      </w:r>
    </w:p>
    <w:p w14:paraId="1A8CA724" w14:textId="62EDBE23" w:rsidR="00EA260B" w:rsidRDefault="00EA260B" w:rsidP="004607C0">
      <w:pPr>
        <w:pStyle w:val="ListParagraph"/>
        <w:numPr>
          <w:ilvl w:val="0"/>
          <w:numId w:val="1"/>
        </w:numPr>
        <w:rPr>
          <w:sz w:val="24"/>
          <w:szCs w:val="24"/>
        </w:rPr>
      </w:pPr>
      <w:r>
        <w:rPr>
          <w:sz w:val="24"/>
          <w:szCs w:val="24"/>
        </w:rPr>
        <w:t>Minor changes to the pre-analysis plan are almost inevitable. In our view research articles should publish</w:t>
      </w:r>
      <w:r w:rsidR="00B22BEC">
        <w:rPr>
          <w:sz w:val="24"/>
          <w:szCs w:val="24"/>
        </w:rPr>
        <w:t xml:space="preserve"> disclose, for instance in </w:t>
      </w:r>
      <w:r>
        <w:rPr>
          <w:sz w:val="24"/>
          <w:szCs w:val="24"/>
        </w:rPr>
        <w:t>a table</w:t>
      </w:r>
      <w:r w:rsidR="00B22BEC">
        <w:rPr>
          <w:sz w:val="24"/>
          <w:szCs w:val="24"/>
        </w:rPr>
        <w:t xml:space="preserve">, </w:t>
      </w:r>
      <w:r>
        <w:rPr>
          <w:sz w:val="24"/>
          <w:szCs w:val="24"/>
        </w:rPr>
        <w:t xml:space="preserve"> all changes to the pre-analysis plan. Major changes obviously shift an analysis from confirmatory to explanatory. We do not have clear guidelines as to what constitutes a major change. This is something that should be part of the review process.</w:t>
      </w:r>
    </w:p>
    <w:p w14:paraId="55A42A77" w14:textId="5EB6AC91" w:rsidR="001E7699" w:rsidRDefault="001E7699" w:rsidP="001E7699">
      <w:pPr>
        <w:rPr>
          <w:sz w:val="24"/>
          <w:szCs w:val="24"/>
        </w:rPr>
      </w:pPr>
    </w:p>
    <w:p w14:paraId="2107190F" w14:textId="21F7BAA1" w:rsidR="00477FF9" w:rsidRPr="00477FF9" w:rsidRDefault="00477FF9" w:rsidP="001E7699">
      <w:pPr>
        <w:rPr>
          <w:b/>
          <w:bCs/>
          <w:sz w:val="28"/>
          <w:szCs w:val="28"/>
        </w:rPr>
      </w:pPr>
      <w:r w:rsidRPr="00477FF9">
        <w:rPr>
          <w:b/>
          <w:bCs/>
          <w:sz w:val="28"/>
          <w:szCs w:val="28"/>
        </w:rPr>
        <w:t>Examples pre-analysis plans</w:t>
      </w:r>
    </w:p>
    <w:p w14:paraId="1C2033F8" w14:textId="33922B35" w:rsidR="00477FF9" w:rsidRPr="00477FF9" w:rsidRDefault="00FB25D8" w:rsidP="00477FF9">
      <w:pPr>
        <w:rPr>
          <w:sz w:val="24"/>
          <w:szCs w:val="24"/>
        </w:rPr>
      </w:pPr>
      <w:hyperlink r:id="rId8" w:history="1">
        <w:r w:rsidR="00477FF9" w:rsidRPr="00477FF9">
          <w:rPr>
            <w:rStyle w:val="Hyperlink"/>
            <w:sz w:val="24"/>
            <w:szCs w:val="24"/>
          </w:rPr>
          <w:t>He</w:t>
        </w:r>
        <w:r w:rsidR="00477FF9" w:rsidRPr="00477FF9">
          <w:rPr>
            <w:rStyle w:val="Hyperlink"/>
            <w:sz w:val="24"/>
            <w:szCs w:val="24"/>
          </w:rPr>
          <w:t>r</w:t>
        </w:r>
        <w:r w:rsidR="00477FF9" w:rsidRPr="00477FF9">
          <w:rPr>
            <w:rStyle w:val="Hyperlink"/>
            <w:sz w:val="24"/>
            <w:szCs w:val="24"/>
          </w:rPr>
          <w:t>e</w:t>
        </w:r>
      </w:hyperlink>
      <w:r w:rsidR="00477FF9" w:rsidRPr="00477FF9">
        <w:rPr>
          <w:sz w:val="24"/>
          <w:szCs w:val="24"/>
        </w:rPr>
        <w:t xml:space="preserve"> is an example of a pre-analysis plan with open materials </w:t>
      </w:r>
      <w:r w:rsidR="00477FF9" w:rsidRPr="00477FF9">
        <w:rPr>
          <w:sz w:val="24"/>
          <w:szCs w:val="24"/>
        </w:rPr>
        <w:t>and code</w:t>
      </w:r>
      <w:r w:rsidR="00D231CF">
        <w:rPr>
          <w:sz w:val="24"/>
          <w:szCs w:val="24"/>
        </w:rPr>
        <w:t xml:space="preserve"> (Bakker &amp; Arceneaux</w:t>
      </w:r>
      <w:r>
        <w:rPr>
          <w:sz w:val="24"/>
          <w:szCs w:val="24"/>
        </w:rPr>
        <w:t xml:space="preserve">, </w:t>
      </w:r>
      <w:bookmarkStart w:id="0" w:name="_GoBack"/>
      <w:bookmarkEnd w:id="0"/>
      <w:r w:rsidR="00D231CF">
        <w:rPr>
          <w:sz w:val="24"/>
          <w:szCs w:val="24"/>
        </w:rPr>
        <w:t>2020)</w:t>
      </w:r>
      <w:r w:rsidR="00477FF9" w:rsidRPr="00477FF9">
        <w:rPr>
          <w:sz w:val="24"/>
          <w:szCs w:val="24"/>
        </w:rPr>
        <w:t>. This we consider the best practice</w:t>
      </w:r>
      <w:r w:rsidR="006778D8">
        <w:rPr>
          <w:sz w:val="24"/>
          <w:szCs w:val="24"/>
        </w:rPr>
        <w:t>, although today we would recommend writing a much shorter introduction</w:t>
      </w:r>
      <w:r w:rsidR="006778D8">
        <w:rPr>
          <w:rFonts w:eastAsia="Times New Roman"/>
          <w:sz w:val="24"/>
          <w:szCs w:val="24"/>
        </w:rPr>
        <w:t>.</w:t>
      </w:r>
      <w:r w:rsidR="00477FF9" w:rsidRPr="00477FF9">
        <w:rPr>
          <w:rFonts w:eastAsia="Times New Roman"/>
          <w:sz w:val="24"/>
          <w:szCs w:val="24"/>
        </w:rPr>
        <w:t xml:space="preserve"> </w:t>
      </w:r>
      <w:r w:rsidR="006778D8">
        <w:rPr>
          <w:rFonts w:eastAsia="Times New Roman"/>
          <w:sz w:val="24"/>
          <w:szCs w:val="24"/>
        </w:rPr>
        <w:t xml:space="preserve">The data collection is currently on hold due to the corona-crisis. </w:t>
      </w:r>
    </w:p>
    <w:p w14:paraId="73322B0D" w14:textId="5FC822EB" w:rsidR="00477FF9" w:rsidRDefault="00FB25D8" w:rsidP="00477FF9">
      <w:pPr>
        <w:rPr>
          <w:sz w:val="24"/>
          <w:szCs w:val="24"/>
          <w:lang w:val="en-GB"/>
        </w:rPr>
      </w:pPr>
      <w:hyperlink r:id="rId9" w:history="1">
        <w:r w:rsidR="00477FF9" w:rsidRPr="005B7A48">
          <w:rPr>
            <w:rStyle w:val="Hyperlink"/>
            <w:sz w:val="24"/>
            <w:szCs w:val="24"/>
            <w:lang w:val="en-GB"/>
          </w:rPr>
          <w:t>H</w:t>
        </w:r>
        <w:r w:rsidR="00477FF9" w:rsidRPr="005B7A48">
          <w:rPr>
            <w:rStyle w:val="Hyperlink"/>
            <w:sz w:val="24"/>
            <w:szCs w:val="24"/>
            <w:lang w:val="en-GB"/>
          </w:rPr>
          <w:t>e</w:t>
        </w:r>
        <w:r w:rsidR="00477FF9" w:rsidRPr="005B7A48">
          <w:rPr>
            <w:rStyle w:val="Hyperlink"/>
            <w:sz w:val="24"/>
            <w:szCs w:val="24"/>
            <w:lang w:val="en-GB"/>
          </w:rPr>
          <w:t>re</w:t>
        </w:r>
      </w:hyperlink>
      <w:r w:rsidR="005B7A48">
        <w:rPr>
          <w:sz w:val="24"/>
          <w:szCs w:val="24"/>
          <w:lang w:val="en-GB"/>
        </w:rPr>
        <w:t xml:space="preserve"> </w:t>
      </w:r>
      <w:r w:rsidR="006778D8">
        <w:rPr>
          <w:sz w:val="24"/>
          <w:szCs w:val="24"/>
          <w:lang w:val="en-GB"/>
        </w:rPr>
        <w:t xml:space="preserve">is </w:t>
      </w:r>
      <w:r w:rsidR="005B7A48">
        <w:rPr>
          <w:sz w:val="24"/>
          <w:szCs w:val="24"/>
          <w:lang w:val="en-GB"/>
        </w:rPr>
        <w:t>an example where we did not include a power analysis</w:t>
      </w:r>
      <w:r>
        <w:rPr>
          <w:sz w:val="24"/>
          <w:szCs w:val="24"/>
          <w:lang w:val="en-GB"/>
        </w:rPr>
        <w:t xml:space="preserve"> (Bakker, Lelkes &amp; Malka, 2018)</w:t>
      </w:r>
      <w:r w:rsidR="005B7A48">
        <w:rPr>
          <w:sz w:val="24"/>
          <w:szCs w:val="24"/>
          <w:lang w:val="en-GB"/>
        </w:rPr>
        <w:t xml:space="preserve">. </w:t>
      </w:r>
      <w:r w:rsidR="006778D8">
        <w:rPr>
          <w:sz w:val="24"/>
          <w:szCs w:val="24"/>
          <w:lang w:val="en-GB"/>
        </w:rPr>
        <w:t>The pre-analysis plans are part of a larger paper with multiple experiments that were not preregistered.</w:t>
      </w:r>
      <w:r w:rsidR="00830E68">
        <w:rPr>
          <w:sz w:val="24"/>
          <w:szCs w:val="24"/>
          <w:lang w:val="en-GB"/>
        </w:rPr>
        <w:t xml:space="preserve"> T</w:t>
      </w:r>
      <w:r w:rsidR="006778D8">
        <w:rPr>
          <w:sz w:val="24"/>
          <w:szCs w:val="24"/>
          <w:lang w:val="en-GB"/>
        </w:rPr>
        <w:t>he preregistered experiments, mostly, replicated the results from the exploratory experiments</w:t>
      </w:r>
      <w:r w:rsidR="00830E68">
        <w:rPr>
          <w:sz w:val="24"/>
          <w:szCs w:val="24"/>
          <w:lang w:val="en-GB"/>
        </w:rPr>
        <w:t>. But</w:t>
      </w:r>
      <w:r w:rsidR="006778D8">
        <w:rPr>
          <w:sz w:val="24"/>
          <w:szCs w:val="24"/>
          <w:lang w:val="en-GB"/>
        </w:rPr>
        <w:t xml:space="preserve"> they also resulted in informative null findings. </w:t>
      </w:r>
      <w:r w:rsidR="00D231CF">
        <w:rPr>
          <w:sz w:val="24"/>
          <w:szCs w:val="24"/>
          <w:lang w:val="en-GB"/>
        </w:rPr>
        <w:t>The p</w:t>
      </w:r>
      <w:r w:rsidR="006778D8">
        <w:rPr>
          <w:sz w:val="24"/>
          <w:szCs w:val="24"/>
          <w:lang w:val="en-GB"/>
        </w:rPr>
        <w:t xml:space="preserve">aper is </w:t>
      </w:r>
      <w:r w:rsidR="00D231CF">
        <w:rPr>
          <w:sz w:val="24"/>
          <w:szCs w:val="24"/>
          <w:lang w:val="en-GB"/>
        </w:rPr>
        <w:t xml:space="preserve">published </w:t>
      </w:r>
      <w:r w:rsidR="006778D8">
        <w:rPr>
          <w:sz w:val="24"/>
          <w:szCs w:val="24"/>
          <w:lang w:val="en-GB"/>
        </w:rPr>
        <w:t>in The Journal of Politics</w:t>
      </w:r>
      <w:r w:rsidR="00D231CF">
        <w:rPr>
          <w:sz w:val="24"/>
          <w:szCs w:val="24"/>
          <w:lang w:val="en-GB"/>
        </w:rPr>
        <w:t xml:space="preserve"> </w:t>
      </w:r>
      <w:r w:rsidR="00D231CF">
        <w:rPr>
          <w:sz w:val="24"/>
          <w:szCs w:val="24"/>
          <w:lang w:val="en-GB"/>
        </w:rPr>
        <w:fldChar w:fldCharType="begin" w:fldLock="1"/>
      </w:r>
      <w:r w:rsidR="00D231CF">
        <w:rPr>
          <w:sz w:val="24"/>
          <w:szCs w:val="24"/>
          <w:lang w:val="en-GB"/>
        </w:rPr>
        <w:instrText>ADDIN CSL_CITATION {"citationItems":[{"id":"ITEM-1","itemData":{"DOI":"10.1086/707616","ISSN":"0022-3816","author":[{"dropping-particle":"","family":"Bakker","given":"Bert","non-dropping-particle":"","parse-names":false,"suffix":""},{"dropping-particle":"","family":"Lelkes","given":"Yphtach","non-dropping-particle":"","parse-names":false,"suffix":""},{"dropping-particle":"","family":"Malka","given":"Ariel","non-dropping-particle":"","parse-names":false,"suffix":""}],"container-title":"The Journal of Politics","id":"ITEM-1","issued":{"date-parts":[["2019"]]},"title":"Understanding Partisan Cue Receptivity: Tests of Predictions from the Bounded Rationality and Expressive Utility Perspectives","type":"article-journal"},"uris":["http://www.mendeley.com/documents/?uuid=556b923f-22a4-4fe4-a712-edecff01c7f3"]}],"mendeley":{"formattedCitation":"(B. Bakker, Lelkes, &amp; Malka, 2019)","manualFormatting":"(Bakker, Lelkes, &amp; Malka, 2019)","plainTextFormattedCitation":"(B. Bakker, Lelkes, &amp; Malka, 2019)"},"properties":{"noteIndex":0},"schema":"https://github.com/citation-style-language/schema/raw/master/csl-citation.json"}</w:instrText>
      </w:r>
      <w:r w:rsidR="00D231CF">
        <w:rPr>
          <w:sz w:val="24"/>
          <w:szCs w:val="24"/>
          <w:lang w:val="en-GB"/>
        </w:rPr>
        <w:fldChar w:fldCharType="separate"/>
      </w:r>
      <w:r w:rsidR="00D231CF" w:rsidRPr="00D231CF">
        <w:rPr>
          <w:noProof/>
          <w:sz w:val="24"/>
          <w:szCs w:val="24"/>
          <w:lang w:val="en-GB"/>
        </w:rPr>
        <w:t>(Bakker, Lelkes, &amp; Malka, 2019)</w:t>
      </w:r>
      <w:r w:rsidR="00D231CF">
        <w:rPr>
          <w:sz w:val="24"/>
          <w:szCs w:val="24"/>
          <w:lang w:val="en-GB"/>
        </w:rPr>
        <w:fldChar w:fldCharType="end"/>
      </w:r>
      <w:r w:rsidR="00D231CF">
        <w:rPr>
          <w:sz w:val="24"/>
          <w:szCs w:val="24"/>
          <w:lang w:val="en-GB"/>
        </w:rPr>
        <w:t>.</w:t>
      </w:r>
      <w:r w:rsidR="006778D8">
        <w:rPr>
          <w:sz w:val="24"/>
          <w:szCs w:val="24"/>
          <w:lang w:val="en-GB"/>
        </w:rPr>
        <w:t xml:space="preserve"> </w:t>
      </w:r>
    </w:p>
    <w:p w14:paraId="66604E29" w14:textId="463CFC33" w:rsidR="005B7A48" w:rsidRPr="00477FF9" w:rsidRDefault="00FB25D8" w:rsidP="00477FF9">
      <w:pPr>
        <w:rPr>
          <w:sz w:val="24"/>
          <w:szCs w:val="24"/>
          <w:lang w:val="en-GB"/>
        </w:rPr>
      </w:pPr>
      <w:hyperlink r:id="rId10" w:history="1">
        <w:r w:rsidR="005B7A48" w:rsidRPr="005B7A48">
          <w:rPr>
            <w:rStyle w:val="Hyperlink"/>
            <w:sz w:val="24"/>
            <w:szCs w:val="24"/>
            <w:lang w:val="en-GB"/>
          </w:rPr>
          <w:t>He</w:t>
        </w:r>
        <w:r w:rsidR="005B7A48" w:rsidRPr="005B7A48">
          <w:rPr>
            <w:rStyle w:val="Hyperlink"/>
            <w:sz w:val="24"/>
            <w:szCs w:val="24"/>
            <w:lang w:val="en-GB"/>
          </w:rPr>
          <w:t>r</w:t>
        </w:r>
        <w:r w:rsidR="005B7A48" w:rsidRPr="005B7A48">
          <w:rPr>
            <w:rStyle w:val="Hyperlink"/>
            <w:sz w:val="24"/>
            <w:szCs w:val="24"/>
            <w:lang w:val="en-GB"/>
          </w:rPr>
          <w:t>e</w:t>
        </w:r>
      </w:hyperlink>
      <w:r w:rsidR="005B7A48">
        <w:rPr>
          <w:sz w:val="24"/>
          <w:szCs w:val="24"/>
          <w:lang w:val="en-GB"/>
        </w:rPr>
        <w:t xml:space="preserve"> is an example of a case in which the introduction was too long</w:t>
      </w:r>
      <w:r w:rsidR="006E0253">
        <w:rPr>
          <w:sz w:val="24"/>
          <w:szCs w:val="24"/>
          <w:lang w:val="en-GB"/>
        </w:rPr>
        <w:t xml:space="preserve"> </w:t>
      </w:r>
      <w:r w:rsidR="006E0253">
        <w:rPr>
          <w:sz w:val="24"/>
          <w:szCs w:val="24"/>
          <w:lang w:val="en-GB"/>
        </w:rPr>
        <w:t>(Bakker, Arceneaux &amp; Schumacher 2018)</w:t>
      </w:r>
      <w:r w:rsidR="005B7A48">
        <w:rPr>
          <w:sz w:val="24"/>
          <w:szCs w:val="24"/>
          <w:lang w:val="en-GB"/>
        </w:rPr>
        <w:t>.</w:t>
      </w:r>
      <w:r w:rsidR="006778D8">
        <w:rPr>
          <w:sz w:val="24"/>
          <w:szCs w:val="24"/>
          <w:lang w:val="en-GB"/>
        </w:rPr>
        <w:t xml:space="preserve"> </w:t>
      </w:r>
      <w:r w:rsidR="00830E68">
        <w:rPr>
          <w:sz w:val="24"/>
          <w:szCs w:val="24"/>
          <w:lang w:val="en-GB"/>
        </w:rPr>
        <w:t xml:space="preserve">This is a replication project, so in this instance we preregistered a lot of robustness checks to assess the robustness of the association. For replication papers, preregistering robustness checks is helpful. </w:t>
      </w:r>
      <w:r w:rsidR="00D231CF">
        <w:rPr>
          <w:sz w:val="24"/>
          <w:szCs w:val="24"/>
          <w:lang w:val="en-GB"/>
        </w:rPr>
        <w:t>The p</w:t>
      </w:r>
      <w:r w:rsidR="006778D8">
        <w:rPr>
          <w:sz w:val="24"/>
          <w:szCs w:val="24"/>
          <w:lang w:val="en-GB"/>
        </w:rPr>
        <w:t xml:space="preserve">aper is </w:t>
      </w:r>
      <w:r w:rsidR="00D231CF">
        <w:rPr>
          <w:sz w:val="24"/>
          <w:szCs w:val="24"/>
          <w:lang w:val="en-GB"/>
        </w:rPr>
        <w:t>published</w:t>
      </w:r>
      <w:r w:rsidR="006778D8">
        <w:rPr>
          <w:sz w:val="24"/>
          <w:szCs w:val="24"/>
          <w:lang w:val="en-GB"/>
        </w:rPr>
        <w:t xml:space="preserve"> in Nature Human Behaviour</w:t>
      </w:r>
      <w:r w:rsidR="00D231CF">
        <w:rPr>
          <w:sz w:val="24"/>
          <w:szCs w:val="24"/>
          <w:lang w:val="en-GB"/>
        </w:rPr>
        <w:t xml:space="preserve"> </w:t>
      </w:r>
      <w:r w:rsidR="00D231CF">
        <w:rPr>
          <w:sz w:val="24"/>
          <w:szCs w:val="24"/>
          <w:lang w:val="en-GB"/>
        </w:rPr>
        <w:fldChar w:fldCharType="begin" w:fldLock="1"/>
      </w:r>
      <w:r w:rsidR="00D231CF">
        <w:rPr>
          <w:sz w:val="24"/>
          <w:szCs w:val="24"/>
          <w:lang w:val="en-GB"/>
        </w:rPr>
        <w:instrText>ADDIN CSL_CITATION {"citationItems":[{"id":"ITEM-1","itemData":{"DOI":"10.1038/s41562-020-0823-z","ISSN":"2397-3374","abstract":"About a decade ago, a study documented that conservatives have stronger physiological responses to threatening stimuli than liberals. This work launched an approach aimed at uncovering the biological roots of ideology. Despite wide-ranging scientific and popular impact, independent laboratories have not replicated the study. We conducted a pre-registered direct replication (n = 202) and conceptual replications in the United States (n = 352) and the Netherlands (n = 81). Our analyses do not support the conclusions of the original study, nor do we find evidence for broader claims regarding the effect of disgust and the existence of a physiological trait. Rather than studying unconscious responses as the real predispositions, alignment between conscious and unconscious responses promises deeper insights into the emotional roots of ideology. A previous study reported that conservatives have stronger physiological responses to threatening stimuli than liberals. A new study from the United States (n = 202 and 352) and the Netherlands (n = 81) does not support the conclusions of the original work.","author":[{"dropping-particle":"","family":"Bakker","given":"Bert N.","non-dropping-particle":"","parse-names":false,"suffix":""},{"dropping-particle":"","family":"Schumacher","given":"Gijs","non-dropping-particle":"","parse-names":false,"suffix":""},{"dropping-particle":"","family":"Gothreau","given":"Claire","non-dropping-particle":"","parse-names":false,"suffix":""},{"dropping-particle":"","family":"Arceneaux","given":"Kevin","non-dropping-particle":"","parse-names":false,"suffix":""}],"container-title":"Nature Human Behaviour 2020","id":"ITEM-1","issued":{"date-parts":[["2020"]]},"title":"Conservatives and liberals have similar physiological responses to threats","type":"article-journal"},"uris":["http://www.mendeley.com/documents/?uuid=34ab9f41-1b18-4cdf-a6e9-39d708db8a81"]}],"mendeley":{"formattedCitation":"(B. N. Bakker, Schumacher, Gothreau, &amp; Arceneaux, 2020)","manualFormatting":"(Bakker, Schumacher, Gothreau, &amp; Arceneaux, 2020)","plainTextFormattedCitation":"(B. N. Bakker, Schumacher, Gothreau, &amp; Arceneaux, 2020)","previouslyFormattedCitation":"(Bakker, Schumacher, Gothreau, &amp; Arceneaux, 2020)"},"properties":{"noteIndex":0},"schema":"https://github.com/citation-style-language/schema/raw/master/csl-citation.json"}</w:instrText>
      </w:r>
      <w:r w:rsidR="00D231CF">
        <w:rPr>
          <w:sz w:val="24"/>
          <w:szCs w:val="24"/>
          <w:lang w:val="en-GB"/>
        </w:rPr>
        <w:fldChar w:fldCharType="separate"/>
      </w:r>
      <w:r w:rsidR="00D231CF" w:rsidRPr="00D231CF">
        <w:rPr>
          <w:noProof/>
          <w:sz w:val="24"/>
          <w:szCs w:val="24"/>
          <w:lang w:val="en-GB"/>
        </w:rPr>
        <w:t>(Bakker, Schumacher, Gothreau, &amp; Arceneaux, 2020)</w:t>
      </w:r>
      <w:r w:rsidR="00D231CF">
        <w:rPr>
          <w:sz w:val="24"/>
          <w:szCs w:val="24"/>
          <w:lang w:val="en-GB"/>
        </w:rPr>
        <w:fldChar w:fldCharType="end"/>
      </w:r>
      <w:r w:rsidR="00D231CF">
        <w:rPr>
          <w:sz w:val="24"/>
          <w:szCs w:val="24"/>
          <w:lang w:val="en-GB"/>
        </w:rPr>
        <w:t>.</w:t>
      </w:r>
    </w:p>
    <w:p w14:paraId="477D8675" w14:textId="77777777" w:rsidR="00477FF9" w:rsidRDefault="00477FF9" w:rsidP="001E7699">
      <w:pPr>
        <w:rPr>
          <w:sz w:val="24"/>
          <w:szCs w:val="24"/>
        </w:rPr>
      </w:pPr>
    </w:p>
    <w:p w14:paraId="37DC49EA" w14:textId="0A331620" w:rsidR="001E7699" w:rsidRDefault="004449B8" w:rsidP="001E7699">
      <w:pPr>
        <w:rPr>
          <w:b/>
          <w:bCs/>
          <w:sz w:val="28"/>
          <w:szCs w:val="28"/>
        </w:rPr>
      </w:pPr>
      <w:r w:rsidRPr="004449B8">
        <w:rPr>
          <w:b/>
          <w:bCs/>
          <w:sz w:val="28"/>
          <w:szCs w:val="28"/>
        </w:rPr>
        <w:t>References</w:t>
      </w:r>
    </w:p>
    <w:p w14:paraId="64E48B43" w14:textId="7B9C90D9" w:rsidR="006E0253" w:rsidRDefault="006E0253" w:rsidP="006E0253">
      <w:pPr>
        <w:widowControl w:val="0"/>
        <w:autoSpaceDE w:val="0"/>
        <w:autoSpaceDN w:val="0"/>
        <w:adjustRightInd w:val="0"/>
        <w:spacing w:line="240" w:lineRule="auto"/>
        <w:ind w:left="480" w:hanging="480"/>
        <w:rPr>
          <w:rFonts w:ascii="Calibri" w:hAnsi="Calibri" w:cs="Calibri"/>
          <w:noProof/>
          <w:sz w:val="24"/>
          <w:szCs w:val="24"/>
        </w:rPr>
      </w:pPr>
      <w:r w:rsidRPr="006E0253">
        <w:rPr>
          <w:rFonts w:ascii="Calibri" w:hAnsi="Calibri" w:cs="Calibri"/>
          <w:noProof/>
          <w:sz w:val="24"/>
          <w:szCs w:val="24"/>
        </w:rPr>
        <w:t xml:space="preserve">Bakker, B., Arceneaux, K., &amp; </w:t>
      </w:r>
      <w:r>
        <w:rPr>
          <w:rFonts w:ascii="Calibri" w:hAnsi="Calibri" w:cs="Calibri"/>
          <w:noProof/>
          <w:sz w:val="24"/>
          <w:szCs w:val="24"/>
        </w:rPr>
        <w:t>Schumacher, G</w:t>
      </w:r>
      <w:r w:rsidRPr="006E0253">
        <w:rPr>
          <w:rFonts w:ascii="Calibri" w:hAnsi="Calibri" w:cs="Calibri"/>
          <w:noProof/>
          <w:sz w:val="24"/>
          <w:szCs w:val="24"/>
        </w:rPr>
        <w:t>. (201</w:t>
      </w:r>
      <w:r>
        <w:rPr>
          <w:rFonts w:ascii="Calibri" w:hAnsi="Calibri" w:cs="Calibri"/>
          <w:noProof/>
          <w:sz w:val="24"/>
          <w:szCs w:val="24"/>
        </w:rPr>
        <w:t>8</w:t>
      </w:r>
      <w:r w:rsidRPr="006E0253">
        <w:rPr>
          <w:rFonts w:ascii="Calibri" w:hAnsi="Calibri" w:cs="Calibri"/>
          <w:noProof/>
          <w:sz w:val="24"/>
          <w:szCs w:val="24"/>
        </w:rPr>
        <w:t xml:space="preserve">). Pre-analysis plan: Ideological </w:t>
      </w:r>
      <w:r w:rsidRPr="006E0253">
        <w:rPr>
          <w:rFonts w:ascii="Calibri" w:hAnsi="Calibri" w:cs="Calibri"/>
          <w:noProof/>
          <w:sz w:val="24"/>
          <w:szCs w:val="24"/>
        </w:rPr>
        <w:lastRenderedPageBreak/>
        <w:t>differences in negativity bias. Retrieved from osf.io/</w:t>
      </w:r>
      <w:r>
        <w:rPr>
          <w:rFonts w:ascii="Calibri" w:hAnsi="Calibri" w:cs="Calibri"/>
          <w:noProof/>
          <w:sz w:val="24"/>
          <w:szCs w:val="24"/>
        </w:rPr>
        <w:t>w3f2k</w:t>
      </w:r>
    </w:p>
    <w:p w14:paraId="406DC826" w14:textId="50B8E1B7" w:rsidR="00FB25D8" w:rsidRPr="00FB25D8" w:rsidRDefault="00FB25D8" w:rsidP="006E0253">
      <w:pPr>
        <w:widowControl w:val="0"/>
        <w:autoSpaceDE w:val="0"/>
        <w:autoSpaceDN w:val="0"/>
        <w:adjustRightInd w:val="0"/>
        <w:spacing w:line="240" w:lineRule="auto"/>
        <w:ind w:left="480" w:hanging="480"/>
        <w:rPr>
          <w:rFonts w:ascii="Calibri" w:hAnsi="Calibri" w:cs="Calibri"/>
          <w:noProof/>
          <w:sz w:val="24"/>
          <w:szCs w:val="24"/>
        </w:rPr>
      </w:pPr>
      <w:r w:rsidRPr="00FB25D8">
        <w:rPr>
          <w:rFonts w:ascii="Calibri" w:hAnsi="Calibri" w:cs="Calibri"/>
          <w:noProof/>
          <w:sz w:val="24"/>
          <w:szCs w:val="24"/>
          <w:lang w:val="nl-NL"/>
        </w:rPr>
        <w:t>Bakker, B., Lelkes, Y. &amp; M</w:t>
      </w:r>
      <w:r>
        <w:rPr>
          <w:rFonts w:ascii="Calibri" w:hAnsi="Calibri" w:cs="Calibri"/>
          <w:noProof/>
          <w:sz w:val="24"/>
          <w:szCs w:val="24"/>
          <w:lang w:val="nl-NL"/>
        </w:rPr>
        <w:t xml:space="preserve">alka, A. (2018). </w:t>
      </w:r>
      <w:r w:rsidRPr="00FB25D8">
        <w:rPr>
          <w:rFonts w:ascii="Calibri" w:hAnsi="Calibri" w:cs="Calibri"/>
          <w:noProof/>
          <w:sz w:val="24"/>
          <w:szCs w:val="24"/>
        </w:rPr>
        <w:t>Pre-analysis plan for a study belonging to the project: "An Expressive Utility Account of Partisan Cue Receptivity: Cognitive Resources in the Service of Identity Expression"</w:t>
      </w:r>
      <w:r>
        <w:rPr>
          <w:rFonts w:ascii="Calibri" w:hAnsi="Calibri" w:cs="Calibri"/>
          <w:noProof/>
          <w:sz w:val="24"/>
          <w:szCs w:val="24"/>
        </w:rPr>
        <w:t>. Retrieved from osf.io/</w:t>
      </w:r>
      <w:r w:rsidRPr="00FB25D8">
        <w:t xml:space="preserve"> </w:t>
      </w:r>
      <w:r w:rsidRPr="00FB25D8">
        <w:rPr>
          <w:rFonts w:ascii="Calibri" w:hAnsi="Calibri" w:cs="Calibri"/>
          <w:noProof/>
          <w:sz w:val="24"/>
          <w:szCs w:val="24"/>
        </w:rPr>
        <w:t>4zx3f/?view_only=1bbcfe1db044414183ee274ef62fe7c7</w:t>
      </w:r>
    </w:p>
    <w:p w14:paraId="1680B89E" w14:textId="4D98748C" w:rsidR="00D231CF" w:rsidRDefault="001E7699" w:rsidP="00D231CF">
      <w:pPr>
        <w:widowControl w:val="0"/>
        <w:autoSpaceDE w:val="0"/>
        <w:autoSpaceDN w:val="0"/>
        <w:adjustRightInd w:val="0"/>
        <w:spacing w:line="24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231CF" w:rsidRPr="00D231CF">
        <w:rPr>
          <w:rFonts w:ascii="Calibri" w:hAnsi="Calibri" w:cs="Calibri"/>
          <w:noProof/>
          <w:sz w:val="24"/>
          <w:szCs w:val="24"/>
        </w:rPr>
        <w:t xml:space="preserve">Bakker, B., Lelkes, Y., &amp; Malka, A. (2019). Understanding Partisan Cue Receptivity: Tests of Predictions from the Bounded Rationality and Expressive Utility Perspectives. </w:t>
      </w:r>
      <w:r w:rsidR="00D231CF" w:rsidRPr="00D231CF">
        <w:rPr>
          <w:rFonts w:ascii="Calibri" w:hAnsi="Calibri" w:cs="Calibri"/>
          <w:i/>
          <w:iCs/>
          <w:noProof/>
          <w:sz w:val="24"/>
          <w:szCs w:val="24"/>
        </w:rPr>
        <w:t>The Journal of Politics</w:t>
      </w:r>
      <w:r w:rsidR="00D231CF" w:rsidRPr="00D231CF">
        <w:rPr>
          <w:rFonts w:ascii="Calibri" w:hAnsi="Calibri" w:cs="Calibri"/>
          <w:noProof/>
          <w:sz w:val="24"/>
          <w:szCs w:val="24"/>
        </w:rPr>
        <w:t>. http://doi.org/10.1086/707616</w:t>
      </w:r>
    </w:p>
    <w:p w14:paraId="63375618" w14:textId="29ECC3D1" w:rsidR="00D231CF" w:rsidRDefault="00D231CF" w:rsidP="00D231CF">
      <w:pPr>
        <w:widowControl w:val="0"/>
        <w:autoSpaceDE w:val="0"/>
        <w:autoSpaceDN w:val="0"/>
        <w:adjustRightInd w:val="0"/>
        <w:spacing w:line="240" w:lineRule="auto"/>
        <w:ind w:left="480" w:hanging="480"/>
        <w:rPr>
          <w:rFonts w:ascii="Calibri" w:hAnsi="Calibri" w:cs="Calibri"/>
          <w:noProof/>
          <w:sz w:val="24"/>
          <w:szCs w:val="24"/>
        </w:rPr>
      </w:pPr>
      <w:r w:rsidRPr="00D231CF">
        <w:rPr>
          <w:rFonts w:ascii="Calibri" w:hAnsi="Calibri" w:cs="Calibri"/>
          <w:noProof/>
          <w:sz w:val="24"/>
          <w:szCs w:val="24"/>
        </w:rPr>
        <w:t xml:space="preserve">Bakker, B. N., Schumacher, G., Gothreau, C., &amp; Arceneaux, K. (2020). Conservatives and liberals have similar physiological responses to threats. </w:t>
      </w:r>
      <w:r w:rsidRPr="00D231CF">
        <w:rPr>
          <w:rFonts w:ascii="Calibri" w:hAnsi="Calibri" w:cs="Calibri"/>
          <w:i/>
          <w:iCs/>
          <w:noProof/>
          <w:sz w:val="24"/>
          <w:szCs w:val="24"/>
        </w:rPr>
        <w:t>Nature Human Behaviour 2020</w:t>
      </w:r>
      <w:r w:rsidRPr="00D231CF">
        <w:rPr>
          <w:rFonts w:ascii="Calibri" w:hAnsi="Calibri" w:cs="Calibri"/>
          <w:noProof/>
          <w:sz w:val="24"/>
          <w:szCs w:val="24"/>
        </w:rPr>
        <w:t>. http://doi.org/10.1038/s41562-020-0823-z</w:t>
      </w:r>
    </w:p>
    <w:p w14:paraId="7B20F2A7" w14:textId="23BC4F18" w:rsidR="006E0253" w:rsidRPr="00D231CF" w:rsidRDefault="006E0253" w:rsidP="00D231CF">
      <w:pPr>
        <w:widowControl w:val="0"/>
        <w:autoSpaceDE w:val="0"/>
        <w:autoSpaceDN w:val="0"/>
        <w:adjustRightInd w:val="0"/>
        <w:spacing w:line="240" w:lineRule="auto"/>
        <w:ind w:left="480" w:hanging="480"/>
        <w:rPr>
          <w:rFonts w:ascii="Calibri" w:hAnsi="Calibri" w:cs="Calibri"/>
          <w:noProof/>
          <w:sz w:val="24"/>
          <w:szCs w:val="24"/>
        </w:rPr>
      </w:pPr>
      <w:r w:rsidRPr="006E0253">
        <w:rPr>
          <w:rFonts w:ascii="Calibri" w:hAnsi="Calibri" w:cs="Calibri"/>
          <w:noProof/>
          <w:sz w:val="24"/>
          <w:szCs w:val="24"/>
        </w:rPr>
        <w:t>Bakker, B., &amp; Arceneaux, K. (2020). Concordance in Emotional Processing and Political Attitudes Pre-analysis Plan. Retrieved from osf.io/nxvyc</w:t>
      </w:r>
    </w:p>
    <w:p w14:paraId="5CEEC89C" w14:textId="77777777" w:rsidR="00D231CF" w:rsidRPr="00D231CF" w:rsidRDefault="00D231CF" w:rsidP="00D231CF">
      <w:pPr>
        <w:widowControl w:val="0"/>
        <w:autoSpaceDE w:val="0"/>
        <w:autoSpaceDN w:val="0"/>
        <w:adjustRightInd w:val="0"/>
        <w:spacing w:line="240" w:lineRule="auto"/>
        <w:ind w:left="480" w:hanging="480"/>
        <w:rPr>
          <w:rFonts w:ascii="Calibri" w:hAnsi="Calibri" w:cs="Calibri"/>
          <w:noProof/>
          <w:sz w:val="24"/>
          <w:szCs w:val="24"/>
        </w:rPr>
      </w:pPr>
      <w:r w:rsidRPr="00D231CF">
        <w:rPr>
          <w:rFonts w:ascii="Calibri" w:hAnsi="Calibri" w:cs="Calibri"/>
          <w:noProof/>
          <w:sz w:val="24"/>
          <w:szCs w:val="24"/>
        </w:rPr>
        <w:t xml:space="preserve">Chambers, C. D., Feredoes, E., Muthukumaraswamy, S. D., &amp; Etchells, P. J. (2014). Instead of “playing the game” it is time to change the rules: Registered Reports at AIMS Neuroscience and beyond. </w:t>
      </w:r>
      <w:r w:rsidRPr="00D231CF">
        <w:rPr>
          <w:rFonts w:ascii="Calibri" w:hAnsi="Calibri" w:cs="Calibri"/>
          <w:i/>
          <w:iCs/>
          <w:noProof/>
          <w:sz w:val="24"/>
          <w:szCs w:val="24"/>
        </w:rPr>
        <w:t>AIMS Neuroscience</w:t>
      </w:r>
      <w:r w:rsidRPr="00D231CF">
        <w:rPr>
          <w:rFonts w:ascii="Calibri" w:hAnsi="Calibri" w:cs="Calibri"/>
          <w:noProof/>
          <w:sz w:val="24"/>
          <w:szCs w:val="24"/>
        </w:rPr>
        <w:t>. http://doi.org/10.3934/Neuroscience.2014.1.4</w:t>
      </w:r>
    </w:p>
    <w:p w14:paraId="4F92E61B" w14:textId="77777777" w:rsidR="00D231CF" w:rsidRPr="00D231CF" w:rsidRDefault="00D231CF" w:rsidP="00D231CF">
      <w:pPr>
        <w:widowControl w:val="0"/>
        <w:autoSpaceDE w:val="0"/>
        <w:autoSpaceDN w:val="0"/>
        <w:adjustRightInd w:val="0"/>
        <w:spacing w:line="240" w:lineRule="auto"/>
        <w:ind w:left="480" w:hanging="480"/>
        <w:rPr>
          <w:rFonts w:ascii="Calibri" w:hAnsi="Calibri" w:cs="Calibri"/>
          <w:noProof/>
          <w:sz w:val="24"/>
        </w:rPr>
      </w:pPr>
      <w:r w:rsidRPr="00D231CF">
        <w:rPr>
          <w:rFonts w:ascii="Calibri" w:hAnsi="Calibri" w:cs="Calibri"/>
          <w:noProof/>
          <w:sz w:val="24"/>
          <w:szCs w:val="24"/>
        </w:rPr>
        <w:t xml:space="preserve">Nosek, B. A., Ebersole, C. R., DeHaven, A. C., &amp; Mellor, D. T. (2018). The preregistration revolution. </w:t>
      </w:r>
      <w:r w:rsidRPr="00D231CF">
        <w:rPr>
          <w:rFonts w:ascii="Calibri" w:hAnsi="Calibri" w:cs="Calibri"/>
          <w:i/>
          <w:iCs/>
          <w:noProof/>
          <w:sz w:val="24"/>
          <w:szCs w:val="24"/>
        </w:rPr>
        <w:t>Proceedings of the National Academy of Sciences of the United States of America</w:t>
      </w:r>
      <w:r w:rsidRPr="00D231CF">
        <w:rPr>
          <w:rFonts w:ascii="Calibri" w:hAnsi="Calibri" w:cs="Calibri"/>
          <w:noProof/>
          <w:sz w:val="24"/>
          <w:szCs w:val="24"/>
        </w:rPr>
        <w:t>. http://doi.org/10.1073/pnas.1708274114</w:t>
      </w:r>
    </w:p>
    <w:p w14:paraId="2990E7D4" w14:textId="3E41DA6B" w:rsidR="001E7699" w:rsidRPr="001E7699" w:rsidRDefault="001E7699" w:rsidP="001E7699">
      <w:pPr>
        <w:rPr>
          <w:sz w:val="24"/>
          <w:szCs w:val="24"/>
        </w:rPr>
      </w:pPr>
      <w:r>
        <w:rPr>
          <w:sz w:val="24"/>
          <w:szCs w:val="24"/>
        </w:rPr>
        <w:fldChar w:fldCharType="end"/>
      </w:r>
    </w:p>
    <w:sectPr w:rsidR="001E7699" w:rsidRPr="001E7699" w:rsidSect="004B06FB">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5175F"/>
    <w:multiLevelType w:val="hybridMultilevel"/>
    <w:tmpl w:val="55702D00"/>
    <w:lvl w:ilvl="0" w:tplc="F092DA68">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29B84013"/>
    <w:multiLevelType w:val="hybridMultilevel"/>
    <w:tmpl w:val="868AF64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46642AED"/>
    <w:multiLevelType w:val="hybridMultilevel"/>
    <w:tmpl w:val="9FAE4F2C"/>
    <w:lvl w:ilvl="0" w:tplc="02DE7F22">
      <w:numFmt w:val="bullet"/>
      <w:lvlText w:val="-"/>
      <w:lvlJc w:val="left"/>
      <w:pPr>
        <w:ind w:left="1068" w:hanging="360"/>
      </w:pPr>
      <w:rPr>
        <w:rFonts w:ascii="Calibri" w:eastAsia="Calibri" w:hAnsi="Calibri" w:cs="Calibri"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start w:val="1"/>
      <w:numFmt w:val="bullet"/>
      <w:lvlText w:val=""/>
      <w:lvlJc w:val="left"/>
      <w:pPr>
        <w:ind w:left="3228" w:hanging="360"/>
      </w:pPr>
      <w:rPr>
        <w:rFonts w:ascii="Symbol" w:hAnsi="Symbol" w:hint="default"/>
      </w:rPr>
    </w:lvl>
    <w:lvl w:ilvl="4" w:tplc="04130003">
      <w:start w:val="1"/>
      <w:numFmt w:val="bullet"/>
      <w:lvlText w:val="o"/>
      <w:lvlJc w:val="left"/>
      <w:pPr>
        <w:ind w:left="3948" w:hanging="360"/>
      </w:pPr>
      <w:rPr>
        <w:rFonts w:ascii="Courier New" w:hAnsi="Courier New" w:cs="Courier New" w:hint="default"/>
      </w:rPr>
    </w:lvl>
    <w:lvl w:ilvl="5" w:tplc="04130005">
      <w:start w:val="1"/>
      <w:numFmt w:val="bullet"/>
      <w:lvlText w:val=""/>
      <w:lvlJc w:val="left"/>
      <w:pPr>
        <w:ind w:left="4668" w:hanging="360"/>
      </w:pPr>
      <w:rPr>
        <w:rFonts w:ascii="Wingdings" w:hAnsi="Wingdings" w:hint="default"/>
      </w:rPr>
    </w:lvl>
    <w:lvl w:ilvl="6" w:tplc="04130001">
      <w:start w:val="1"/>
      <w:numFmt w:val="bullet"/>
      <w:lvlText w:val=""/>
      <w:lvlJc w:val="left"/>
      <w:pPr>
        <w:ind w:left="5388" w:hanging="360"/>
      </w:pPr>
      <w:rPr>
        <w:rFonts w:ascii="Symbol" w:hAnsi="Symbol" w:hint="default"/>
      </w:rPr>
    </w:lvl>
    <w:lvl w:ilvl="7" w:tplc="04130003">
      <w:start w:val="1"/>
      <w:numFmt w:val="bullet"/>
      <w:lvlText w:val="o"/>
      <w:lvlJc w:val="left"/>
      <w:pPr>
        <w:ind w:left="6108" w:hanging="360"/>
      </w:pPr>
      <w:rPr>
        <w:rFonts w:ascii="Courier New" w:hAnsi="Courier New" w:cs="Courier New" w:hint="default"/>
      </w:rPr>
    </w:lvl>
    <w:lvl w:ilvl="8" w:tplc="04130005">
      <w:start w:val="1"/>
      <w:numFmt w:val="bullet"/>
      <w:lvlText w:val=""/>
      <w:lvlJc w:val="left"/>
      <w:pPr>
        <w:ind w:left="6828"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DB2"/>
    <w:rsid w:val="00002387"/>
    <w:rsid w:val="00004124"/>
    <w:rsid w:val="000104C5"/>
    <w:rsid w:val="00015CE9"/>
    <w:rsid w:val="00017867"/>
    <w:rsid w:val="000218D8"/>
    <w:rsid w:val="00022747"/>
    <w:rsid w:val="00023D7E"/>
    <w:rsid w:val="00041105"/>
    <w:rsid w:val="00043812"/>
    <w:rsid w:val="00047517"/>
    <w:rsid w:val="00053002"/>
    <w:rsid w:val="00053876"/>
    <w:rsid w:val="000542EC"/>
    <w:rsid w:val="000648BA"/>
    <w:rsid w:val="000837F7"/>
    <w:rsid w:val="00087DBC"/>
    <w:rsid w:val="000976B9"/>
    <w:rsid w:val="000B108B"/>
    <w:rsid w:val="000C1B6E"/>
    <w:rsid w:val="000C4B0A"/>
    <w:rsid w:val="000D65D3"/>
    <w:rsid w:val="000D79FF"/>
    <w:rsid w:val="000E749F"/>
    <w:rsid w:val="000F432D"/>
    <w:rsid w:val="001026EB"/>
    <w:rsid w:val="00140F2A"/>
    <w:rsid w:val="00153FEA"/>
    <w:rsid w:val="001553A8"/>
    <w:rsid w:val="00164B0F"/>
    <w:rsid w:val="0019141C"/>
    <w:rsid w:val="001A3508"/>
    <w:rsid w:val="001B5670"/>
    <w:rsid w:val="001B619C"/>
    <w:rsid w:val="001C12C6"/>
    <w:rsid w:val="001C423E"/>
    <w:rsid w:val="001C5550"/>
    <w:rsid w:val="001D1346"/>
    <w:rsid w:val="001D4612"/>
    <w:rsid w:val="001E1012"/>
    <w:rsid w:val="001E492D"/>
    <w:rsid w:val="001E6CA7"/>
    <w:rsid w:val="001E70FD"/>
    <w:rsid w:val="001E7699"/>
    <w:rsid w:val="001F2F86"/>
    <w:rsid w:val="00211D75"/>
    <w:rsid w:val="00213F9C"/>
    <w:rsid w:val="00232B2D"/>
    <w:rsid w:val="00241B50"/>
    <w:rsid w:val="0026576C"/>
    <w:rsid w:val="002664B6"/>
    <w:rsid w:val="00275003"/>
    <w:rsid w:val="00277A91"/>
    <w:rsid w:val="00297287"/>
    <w:rsid w:val="002B0620"/>
    <w:rsid w:val="002B5489"/>
    <w:rsid w:val="002B74E5"/>
    <w:rsid w:val="002C0578"/>
    <w:rsid w:val="002C523E"/>
    <w:rsid w:val="002C78D3"/>
    <w:rsid w:val="002D3D35"/>
    <w:rsid w:val="002D65EE"/>
    <w:rsid w:val="002F02E1"/>
    <w:rsid w:val="002F2CD4"/>
    <w:rsid w:val="003058CB"/>
    <w:rsid w:val="003133F5"/>
    <w:rsid w:val="00313F1C"/>
    <w:rsid w:val="00315E6C"/>
    <w:rsid w:val="003239B6"/>
    <w:rsid w:val="0032789F"/>
    <w:rsid w:val="00335188"/>
    <w:rsid w:val="00342CFB"/>
    <w:rsid w:val="0035358A"/>
    <w:rsid w:val="00353F02"/>
    <w:rsid w:val="003642DE"/>
    <w:rsid w:val="00366998"/>
    <w:rsid w:val="00371DB6"/>
    <w:rsid w:val="00392C1E"/>
    <w:rsid w:val="003B06C6"/>
    <w:rsid w:val="003D266C"/>
    <w:rsid w:val="003D46E7"/>
    <w:rsid w:val="003D67AD"/>
    <w:rsid w:val="003D6834"/>
    <w:rsid w:val="003E5531"/>
    <w:rsid w:val="003F66DA"/>
    <w:rsid w:val="003F7455"/>
    <w:rsid w:val="00407972"/>
    <w:rsid w:val="0042083C"/>
    <w:rsid w:val="00424905"/>
    <w:rsid w:val="00436697"/>
    <w:rsid w:val="004449B8"/>
    <w:rsid w:val="004607C0"/>
    <w:rsid w:val="00461C7F"/>
    <w:rsid w:val="00461FBB"/>
    <w:rsid w:val="00477FDD"/>
    <w:rsid w:val="00477FF9"/>
    <w:rsid w:val="0048224D"/>
    <w:rsid w:val="004854D0"/>
    <w:rsid w:val="00497A3F"/>
    <w:rsid w:val="004A1929"/>
    <w:rsid w:val="004A3D81"/>
    <w:rsid w:val="004A4B5A"/>
    <w:rsid w:val="004A7780"/>
    <w:rsid w:val="004B06FB"/>
    <w:rsid w:val="004B14DB"/>
    <w:rsid w:val="004D007C"/>
    <w:rsid w:val="004E6F0F"/>
    <w:rsid w:val="004F665B"/>
    <w:rsid w:val="00510991"/>
    <w:rsid w:val="0051462E"/>
    <w:rsid w:val="00526E9B"/>
    <w:rsid w:val="00545FE3"/>
    <w:rsid w:val="005544AF"/>
    <w:rsid w:val="005604C8"/>
    <w:rsid w:val="0056051E"/>
    <w:rsid w:val="005627FA"/>
    <w:rsid w:val="00567760"/>
    <w:rsid w:val="0058142E"/>
    <w:rsid w:val="005A6A05"/>
    <w:rsid w:val="005B3071"/>
    <w:rsid w:val="005B7A48"/>
    <w:rsid w:val="005C33EF"/>
    <w:rsid w:val="005D39CD"/>
    <w:rsid w:val="005D65AC"/>
    <w:rsid w:val="005E2486"/>
    <w:rsid w:val="005E3C53"/>
    <w:rsid w:val="005F4540"/>
    <w:rsid w:val="0060724F"/>
    <w:rsid w:val="00623898"/>
    <w:rsid w:val="00631D82"/>
    <w:rsid w:val="00632290"/>
    <w:rsid w:val="006336A6"/>
    <w:rsid w:val="006351C2"/>
    <w:rsid w:val="00660AFD"/>
    <w:rsid w:val="0067024E"/>
    <w:rsid w:val="006778D8"/>
    <w:rsid w:val="00680B51"/>
    <w:rsid w:val="00691E01"/>
    <w:rsid w:val="006B225A"/>
    <w:rsid w:val="006C03A8"/>
    <w:rsid w:val="006C09B8"/>
    <w:rsid w:val="006C0FB3"/>
    <w:rsid w:val="006E0253"/>
    <w:rsid w:val="006E4585"/>
    <w:rsid w:val="0070205F"/>
    <w:rsid w:val="00703A76"/>
    <w:rsid w:val="00712932"/>
    <w:rsid w:val="00720CC8"/>
    <w:rsid w:val="00724294"/>
    <w:rsid w:val="007338EE"/>
    <w:rsid w:val="00733DA0"/>
    <w:rsid w:val="00740C85"/>
    <w:rsid w:val="00747570"/>
    <w:rsid w:val="0075435C"/>
    <w:rsid w:val="00764150"/>
    <w:rsid w:val="007675DE"/>
    <w:rsid w:val="00783284"/>
    <w:rsid w:val="00783DEE"/>
    <w:rsid w:val="00794ACD"/>
    <w:rsid w:val="00795C09"/>
    <w:rsid w:val="007A7B90"/>
    <w:rsid w:val="007C716E"/>
    <w:rsid w:val="007D4819"/>
    <w:rsid w:val="007E1030"/>
    <w:rsid w:val="007E228B"/>
    <w:rsid w:val="007E4562"/>
    <w:rsid w:val="007E506D"/>
    <w:rsid w:val="007E70E8"/>
    <w:rsid w:val="007F399E"/>
    <w:rsid w:val="00812252"/>
    <w:rsid w:val="008261EB"/>
    <w:rsid w:val="00830E68"/>
    <w:rsid w:val="008429C2"/>
    <w:rsid w:val="00844C6A"/>
    <w:rsid w:val="0085499E"/>
    <w:rsid w:val="00866F2D"/>
    <w:rsid w:val="00870381"/>
    <w:rsid w:val="00871703"/>
    <w:rsid w:val="00882F34"/>
    <w:rsid w:val="00883C7E"/>
    <w:rsid w:val="0088401A"/>
    <w:rsid w:val="0089047D"/>
    <w:rsid w:val="00894243"/>
    <w:rsid w:val="008A03F0"/>
    <w:rsid w:val="008A7583"/>
    <w:rsid w:val="008B4D85"/>
    <w:rsid w:val="008C32D1"/>
    <w:rsid w:val="008C6625"/>
    <w:rsid w:val="008D7F30"/>
    <w:rsid w:val="008E0BBD"/>
    <w:rsid w:val="008E3B67"/>
    <w:rsid w:val="008F2242"/>
    <w:rsid w:val="008F58B7"/>
    <w:rsid w:val="00906FBD"/>
    <w:rsid w:val="009177A2"/>
    <w:rsid w:val="009235A4"/>
    <w:rsid w:val="00926244"/>
    <w:rsid w:val="00931792"/>
    <w:rsid w:val="009500BE"/>
    <w:rsid w:val="00955736"/>
    <w:rsid w:val="0097129D"/>
    <w:rsid w:val="00971CF9"/>
    <w:rsid w:val="0099048E"/>
    <w:rsid w:val="009A0BAD"/>
    <w:rsid w:val="009B1C0D"/>
    <w:rsid w:val="009B68B3"/>
    <w:rsid w:val="009B6DB2"/>
    <w:rsid w:val="009C4653"/>
    <w:rsid w:val="009D0734"/>
    <w:rsid w:val="009E0C95"/>
    <w:rsid w:val="009E682F"/>
    <w:rsid w:val="009F4B7B"/>
    <w:rsid w:val="00A05FB1"/>
    <w:rsid w:val="00A2110E"/>
    <w:rsid w:val="00A26BF4"/>
    <w:rsid w:val="00A43051"/>
    <w:rsid w:val="00A47A73"/>
    <w:rsid w:val="00A5078C"/>
    <w:rsid w:val="00A64899"/>
    <w:rsid w:val="00A6605E"/>
    <w:rsid w:val="00AB3DE4"/>
    <w:rsid w:val="00AB4E18"/>
    <w:rsid w:val="00AC790D"/>
    <w:rsid w:val="00AD77F6"/>
    <w:rsid w:val="00AE0B10"/>
    <w:rsid w:val="00AE654D"/>
    <w:rsid w:val="00AF0A88"/>
    <w:rsid w:val="00B00915"/>
    <w:rsid w:val="00B11C8F"/>
    <w:rsid w:val="00B1213A"/>
    <w:rsid w:val="00B22BEC"/>
    <w:rsid w:val="00B33369"/>
    <w:rsid w:val="00B35751"/>
    <w:rsid w:val="00B35E8C"/>
    <w:rsid w:val="00B37DA7"/>
    <w:rsid w:val="00B42225"/>
    <w:rsid w:val="00B5169B"/>
    <w:rsid w:val="00B55EF5"/>
    <w:rsid w:val="00B85275"/>
    <w:rsid w:val="00B950AC"/>
    <w:rsid w:val="00BA03EB"/>
    <w:rsid w:val="00BA0C2C"/>
    <w:rsid w:val="00BA4D02"/>
    <w:rsid w:val="00BA650E"/>
    <w:rsid w:val="00BB786B"/>
    <w:rsid w:val="00BC7B38"/>
    <w:rsid w:val="00BD0824"/>
    <w:rsid w:val="00BE3BBF"/>
    <w:rsid w:val="00BF1EAD"/>
    <w:rsid w:val="00BF620C"/>
    <w:rsid w:val="00BF7F3A"/>
    <w:rsid w:val="00C02068"/>
    <w:rsid w:val="00C13CA2"/>
    <w:rsid w:val="00C33425"/>
    <w:rsid w:val="00C40383"/>
    <w:rsid w:val="00C476B4"/>
    <w:rsid w:val="00C57FA1"/>
    <w:rsid w:val="00C6412C"/>
    <w:rsid w:val="00CA2475"/>
    <w:rsid w:val="00CA3222"/>
    <w:rsid w:val="00CB02F8"/>
    <w:rsid w:val="00CB3A2A"/>
    <w:rsid w:val="00CB6887"/>
    <w:rsid w:val="00CD070A"/>
    <w:rsid w:val="00CD5768"/>
    <w:rsid w:val="00CE0626"/>
    <w:rsid w:val="00CE2E31"/>
    <w:rsid w:val="00D00848"/>
    <w:rsid w:val="00D153F3"/>
    <w:rsid w:val="00D21037"/>
    <w:rsid w:val="00D231CF"/>
    <w:rsid w:val="00D3569F"/>
    <w:rsid w:val="00D62719"/>
    <w:rsid w:val="00D638BA"/>
    <w:rsid w:val="00D7411A"/>
    <w:rsid w:val="00D90C9A"/>
    <w:rsid w:val="00D9219B"/>
    <w:rsid w:val="00D936FD"/>
    <w:rsid w:val="00D95847"/>
    <w:rsid w:val="00DA4D73"/>
    <w:rsid w:val="00DD20D5"/>
    <w:rsid w:val="00DD42C0"/>
    <w:rsid w:val="00DD6384"/>
    <w:rsid w:val="00DE5CC4"/>
    <w:rsid w:val="00DF5A4D"/>
    <w:rsid w:val="00E0009E"/>
    <w:rsid w:val="00E001A7"/>
    <w:rsid w:val="00E1558E"/>
    <w:rsid w:val="00E37997"/>
    <w:rsid w:val="00E40C77"/>
    <w:rsid w:val="00E52BA1"/>
    <w:rsid w:val="00E5319D"/>
    <w:rsid w:val="00E54990"/>
    <w:rsid w:val="00E829C1"/>
    <w:rsid w:val="00EA0598"/>
    <w:rsid w:val="00EA260B"/>
    <w:rsid w:val="00EA3B0F"/>
    <w:rsid w:val="00EB1F7F"/>
    <w:rsid w:val="00EB64BE"/>
    <w:rsid w:val="00EB7DB3"/>
    <w:rsid w:val="00EC5CD1"/>
    <w:rsid w:val="00ED4BB1"/>
    <w:rsid w:val="00ED58F3"/>
    <w:rsid w:val="00EE610C"/>
    <w:rsid w:val="00EF1E36"/>
    <w:rsid w:val="00F029AF"/>
    <w:rsid w:val="00F057D3"/>
    <w:rsid w:val="00F06E38"/>
    <w:rsid w:val="00F2658F"/>
    <w:rsid w:val="00F3189C"/>
    <w:rsid w:val="00F3514C"/>
    <w:rsid w:val="00F476E5"/>
    <w:rsid w:val="00F530C7"/>
    <w:rsid w:val="00F6161F"/>
    <w:rsid w:val="00F6217D"/>
    <w:rsid w:val="00F6222A"/>
    <w:rsid w:val="00F64822"/>
    <w:rsid w:val="00F64E26"/>
    <w:rsid w:val="00F70A3B"/>
    <w:rsid w:val="00F827E2"/>
    <w:rsid w:val="00F87106"/>
    <w:rsid w:val="00F95459"/>
    <w:rsid w:val="00FA6E10"/>
    <w:rsid w:val="00FA74A6"/>
    <w:rsid w:val="00FB25D8"/>
    <w:rsid w:val="00FC7290"/>
    <w:rsid w:val="00FD25E2"/>
    <w:rsid w:val="00FE3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556E6"/>
  <w15:chartTrackingRefBased/>
  <w15:docId w15:val="{0E31FA62-9B66-43AA-BA79-7E19673A1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6DB2"/>
    <w:pPr>
      <w:ind w:left="720"/>
      <w:contextualSpacing/>
    </w:pPr>
  </w:style>
  <w:style w:type="character" w:styleId="CommentReference">
    <w:name w:val="annotation reference"/>
    <w:basedOn w:val="DefaultParagraphFont"/>
    <w:uiPriority w:val="99"/>
    <w:semiHidden/>
    <w:unhideWhenUsed/>
    <w:rsid w:val="000F432D"/>
    <w:rPr>
      <w:sz w:val="16"/>
      <w:szCs w:val="16"/>
    </w:rPr>
  </w:style>
  <w:style w:type="paragraph" w:styleId="CommentText">
    <w:name w:val="annotation text"/>
    <w:basedOn w:val="Normal"/>
    <w:link w:val="CommentTextChar"/>
    <w:uiPriority w:val="99"/>
    <w:semiHidden/>
    <w:unhideWhenUsed/>
    <w:rsid w:val="000F432D"/>
    <w:pPr>
      <w:spacing w:line="240" w:lineRule="auto"/>
    </w:pPr>
    <w:rPr>
      <w:sz w:val="20"/>
      <w:szCs w:val="20"/>
    </w:rPr>
  </w:style>
  <w:style w:type="character" w:customStyle="1" w:styleId="CommentTextChar">
    <w:name w:val="Comment Text Char"/>
    <w:basedOn w:val="DefaultParagraphFont"/>
    <w:link w:val="CommentText"/>
    <w:uiPriority w:val="99"/>
    <w:semiHidden/>
    <w:rsid w:val="000F432D"/>
    <w:rPr>
      <w:sz w:val="20"/>
      <w:szCs w:val="20"/>
    </w:rPr>
  </w:style>
  <w:style w:type="paragraph" w:styleId="CommentSubject">
    <w:name w:val="annotation subject"/>
    <w:basedOn w:val="CommentText"/>
    <w:next w:val="CommentText"/>
    <w:link w:val="CommentSubjectChar"/>
    <w:uiPriority w:val="99"/>
    <w:semiHidden/>
    <w:unhideWhenUsed/>
    <w:rsid w:val="000F432D"/>
    <w:rPr>
      <w:b/>
      <w:bCs/>
    </w:rPr>
  </w:style>
  <w:style w:type="character" w:customStyle="1" w:styleId="CommentSubjectChar">
    <w:name w:val="Comment Subject Char"/>
    <w:basedOn w:val="CommentTextChar"/>
    <w:link w:val="CommentSubject"/>
    <w:uiPriority w:val="99"/>
    <w:semiHidden/>
    <w:rsid w:val="000F432D"/>
    <w:rPr>
      <w:b/>
      <w:bCs/>
      <w:sz w:val="20"/>
      <w:szCs w:val="20"/>
    </w:rPr>
  </w:style>
  <w:style w:type="paragraph" w:styleId="BalloonText">
    <w:name w:val="Balloon Text"/>
    <w:basedOn w:val="Normal"/>
    <w:link w:val="BalloonTextChar"/>
    <w:uiPriority w:val="99"/>
    <w:semiHidden/>
    <w:unhideWhenUsed/>
    <w:rsid w:val="000F43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432D"/>
    <w:rPr>
      <w:rFonts w:ascii="Segoe UI" w:hAnsi="Segoe UI" w:cs="Segoe UI"/>
      <w:sz w:val="18"/>
      <w:szCs w:val="18"/>
    </w:rPr>
  </w:style>
  <w:style w:type="character" w:styleId="Hyperlink">
    <w:name w:val="Hyperlink"/>
    <w:basedOn w:val="DefaultParagraphFont"/>
    <w:uiPriority w:val="99"/>
    <w:unhideWhenUsed/>
    <w:rsid w:val="000F432D"/>
    <w:rPr>
      <w:color w:val="0000FF" w:themeColor="hyperlink"/>
      <w:u w:val="single"/>
    </w:rPr>
  </w:style>
  <w:style w:type="character" w:styleId="UnresolvedMention">
    <w:name w:val="Unresolved Mention"/>
    <w:basedOn w:val="DefaultParagraphFont"/>
    <w:uiPriority w:val="99"/>
    <w:semiHidden/>
    <w:unhideWhenUsed/>
    <w:rsid w:val="000F432D"/>
    <w:rPr>
      <w:color w:val="605E5C"/>
      <w:shd w:val="clear" w:color="auto" w:fill="E1DFDD"/>
    </w:rPr>
  </w:style>
  <w:style w:type="character" w:styleId="FollowedHyperlink">
    <w:name w:val="FollowedHyperlink"/>
    <w:basedOn w:val="DefaultParagraphFont"/>
    <w:uiPriority w:val="99"/>
    <w:semiHidden/>
    <w:unhideWhenUsed/>
    <w:rsid w:val="001E76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2158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xvyc/" TargetMode="External"/><Relationship Id="rId3" Type="http://schemas.openxmlformats.org/officeDocument/2006/relationships/styles" Target="styles.xml"/><Relationship Id="rId7" Type="http://schemas.openxmlformats.org/officeDocument/2006/relationships/hyperlink" Target="https://mfr.osf.io/render?url=https://osf.io/w3f2k/?action=download%26mode=render"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mfr.osf.io/render?url=https://osf.io/w3f2k/?action=download%26mode=render" TargetMode="External"/><Relationship Id="rId4" Type="http://schemas.openxmlformats.org/officeDocument/2006/relationships/settings" Target="settings.xml"/><Relationship Id="rId9" Type="http://schemas.openxmlformats.org/officeDocument/2006/relationships/hyperlink" Target="https://osf.io/4zx3f/?view_only=1bbcfe1db044414183ee274ef62fe7c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3B485-9B3A-4138-AF48-31CBCC899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005</Words>
  <Characters>15626</Characters>
  <Application>Microsoft Office Word</Application>
  <DocSecurity>0</DocSecurity>
  <Lines>300</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macher, Gijs</dc:creator>
  <cp:keywords/>
  <dc:description/>
  <cp:lastModifiedBy>Schumacher, Gijs</cp:lastModifiedBy>
  <cp:revision>2</cp:revision>
  <dcterms:created xsi:type="dcterms:W3CDTF">2020-03-31T14:09:00Z</dcterms:created>
  <dcterms:modified xsi:type="dcterms:W3CDTF">2020-03-3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e2541f-c199-3a83-99f1-300f0672c8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